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5125C" w:rsidRPr="001B4A54" w:rsidRDefault="0005125C" w:rsidP="0005125C">
      <w:pPr>
        <w:pStyle w:val="BodyA"/>
        <w:spacing w:line="360" w:lineRule="auto"/>
        <w:jc w:val="center"/>
        <w:rPr>
          <w:rFonts w:cs="Calibri"/>
          <w:b/>
          <w:bCs/>
          <w:sz w:val="22"/>
          <w:szCs w:val="22"/>
        </w:rPr>
      </w:pPr>
      <w:r w:rsidRPr="001B4A54">
        <w:rPr>
          <w:rFonts w:cs="Calibri"/>
          <w:b/>
          <w:bCs/>
          <w:sz w:val="22"/>
          <w:szCs w:val="22"/>
        </w:rPr>
        <w:t xml:space="preserve">Linked electronic health records for research on a nationwide cohort </w:t>
      </w:r>
    </w:p>
    <w:p w:rsidR="0005125C" w:rsidRPr="001B4A54" w:rsidRDefault="0005125C" w:rsidP="0005125C">
      <w:pPr>
        <w:pStyle w:val="BodyA"/>
        <w:spacing w:line="360" w:lineRule="auto"/>
        <w:jc w:val="center"/>
        <w:rPr>
          <w:rFonts w:cs="Calibri"/>
          <w:b/>
          <w:bCs/>
          <w:sz w:val="22"/>
          <w:szCs w:val="22"/>
        </w:rPr>
      </w:pPr>
      <w:proofErr w:type="gramStart"/>
      <w:r w:rsidRPr="001B4A54">
        <w:rPr>
          <w:rFonts w:cs="Calibri"/>
          <w:b/>
          <w:bCs/>
          <w:sz w:val="22"/>
          <w:szCs w:val="22"/>
        </w:rPr>
        <w:t>including</w:t>
      </w:r>
      <w:proofErr w:type="gramEnd"/>
      <w:r w:rsidRPr="001B4A54">
        <w:rPr>
          <w:rFonts w:cs="Calibri"/>
          <w:b/>
          <w:bCs/>
          <w:sz w:val="22"/>
          <w:szCs w:val="22"/>
        </w:rPr>
        <w:t xml:space="preserve"> over 54 million people in England</w:t>
      </w:r>
    </w:p>
    <w:p w:rsidR="0005125C" w:rsidRDefault="0005125C" w:rsidP="0005125C">
      <w:pPr>
        <w:pStyle w:val="BodyA"/>
        <w:jc w:val="center"/>
        <w:rPr>
          <w:rFonts w:ascii="Verdana" w:hAnsi="Verdana"/>
          <w:sz w:val="20"/>
          <w:szCs w:val="20"/>
        </w:rPr>
      </w:pPr>
    </w:p>
    <w:p w:rsidR="0005125C" w:rsidRPr="000E56F5" w:rsidRDefault="0005125C" w:rsidP="0005125C">
      <w:pPr>
        <w:pStyle w:val="BodyA"/>
        <w:jc w:val="center"/>
        <w:rPr>
          <w:rFonts w:cs="Calibri"/>
          <w:b/>
          <w:bCs/>
          <w:sz w:val="22"/>
          <w:szCs w:val="22"/>
        </w:rPr>
      </w:pPr>
      <w:r w:rsidRPr="000E56F5">
        <w:rPr>
          <w:rFonts w:cs="Calibri"/>
          <w:b/>
          <w:sz w:val="22"/>
          <w:szCs w:val="22"/>
        </w:rPr>
        <w:t>Supplementary Material</w:t>
      </w:r>
    </w:p>
    <w:p w:rsidR="0005125C" w:rsidRPr="000E56F5" w:rsidRDefault="0005125C" w:rsidP="0005125C">
      <w:pPr>
        <w:rPr>
          <w:rFonts w:ascii="Calibri" w:hAnsi="Calibri" w:cs="Calibri"/>
          <w:color w:val="000000"/>
          <w:sz w:val="22"/>
          <w:szCs w:val="22"/>
        </w:rPr>
      </w:pPr>
    </w:p>
    <w:p w:rsidR="0005125C" w:rsidRPr="000E56F5" w:rsidRDefault="0005125C" w:rsidP="0005125C">
      <w:pPr>
        <w:rPr>
          <w:rFonts w:ascii="Calibri" w:hAnsi="Calibri" w:cs="Calibri"/>
          <w:color w:val="000000"/>
          <w:sz w:val="22"/>
          <w:szCs w:val="22"/>
        </w:rPr>
      </w:pPr>
    </w:p>
    <w:p w:rsidR="0005125C" w:rsidRPr="007974B7" w:rsidRDefault="0005125C" w:rsidP="0005125C">
      <w:pPr>
        <w:spacing w:after="120"/>
        <w:rPr>
          <w:rFonts w:ascii="Calibri" w:hAnsi="Calibri" w:cs="Calibri"/>
          <w:b/>
          <w:color w:val="000000"/>
          <w:sz w:val="22"/>
          <w:szCs w:val="22"/>
        </w:rPr>
      </w:pPr>
      <w:r w:rsidRPr="001C0193">
        <w:rPr>
          <w:rFonts w:ascii="Calibri" w:hAnsi="Calibri" w:cs="Calibri"/>
          <w:b/>
          <w:sz w:val="22"/>
        </w:rPr>
        <w:t>Supplementary Table 1: Codelists for My</w:t>
      </w:r>
      <w:r w:rsidR="007F37E0">
        <w:rPr>
          <w:rFonts w:ascii="Calibri" w:hAnsi="Calibri" w:cs="Calibri"/>
          <w:b/>
          <w:sz w:val="22"/>
        </w:rPr>
        <w:t>o</w:t>
      </w:r>
      <w:r w:rsidRPr="001C0193">
        <w:rPr>
          <w:rFonts w:ascii="Calibri" w:hAnsi="Calibri" w:cs="Calibri"/>
          <w:b/>
          <w:sz w:val="22"/>
        </w:rPr>
        <w:t>cardial Infarction</w:t>
      </w:r>
      <w:r>
        <w:rPr>
          <w:rFonts w:ascii="Calibri" w:hAnsi="Calibri" w:cs="Calibri"/>
          <w:b/>
          <w:sz w:val="22"/>
        </w:rPr>
        <w:t xml:space="preserve"> 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(</w:t>
      </w:r>
      <w:r w:rsidRPr="007974B7">
        <w:rPr>
          <w:rFonts w:ascii="Calibri" w:hAnsi="Calibri" w:cs="Calibri"/>
          <w:b/>
          <w:color w:val="000000" w:themeColor="text1"/>
          <w:sz w:val="22"/>
          <w:szCs w:val="22"/>
        </w:rPr>
        <w:t xml:space="preserve">see </w:t>
      </w:r>
      <w:r w:rsidRPr="007974B7">
        <w:rPr>
          <w:rFonts w:ascii="Calibri" w:hAnsi="Calibri" w:cs="Calibri"/>
          <w:b/>
          <w:sz w:val="22"/>
          <w:szCs w:val="22"/>
        </w:rPr>
        <w:t>https://portal.caliberresearch.org/collections/bhf-data-science-centre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)</w:t>
      </w:r>
    </w:p>
    <w:tbl>
      <w:tblPr>
        <w:tblStyle w:val="TableGrid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91"/>
        <w:gridCol w:w="1418"/>
        <w:gridCol w:w="5901"/>
      </w:tblGrid>
      <w:tr w:rsidR="0005125C" w:rsidTr="00D64911">
        <w:tc>
          <w:tcPr>
            <w:tcW w:w="1691" w:type="dxa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 type</w:t>
            </w:r>
          </w:p>
        </w:tc>
        <w:tc>
          <w:tcPr>
            <w:tcW w:w="1418" w:type="dxa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</w:t>
            </w:r>
          </w:p>
        </w:tc>
        <w:tc>
          <w:tcPr>
            <w:tcW w:w="5901" w:type="dxa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Descriptions</w:t>
            </w:r>
          </w:p>
        </w:tc>
      </w:tr>
      <w:tr w:rsidR="0005125C" w:rsidTr="00D64911">
        <w:tc>
          <w:tcPr>
            <w:tcW w:w="1691" w:type="dxa"/>
            <w:vMerge w:val="restart"/>
          </w:tcPr>
          <w:p w:rsidR="0005125C" w:rsidRPr="00D64911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Cs/>
                <w:color w:val="000000"/>
                <w:sz w:val="16"/>
                <w:szCs w:val="16"/>
              </w:rPr>
            </w:pPr>
            <w:r w:rsidRPr="00D64911">
              <w:rPr>
                <w:rFonts w:ascii="Calibri" w:eastAsia="Arial Unicode MS" w:hAnsi="Calibri" w:cs="Calibri"/>
                <w:bCs/>
                <w:color w:val="000000"/>
                <w:sz w:val="16"/>
                <w:szCs w:val="16"/>
              </w:rPr>
              <w:t>ICD10 codes</w:t>
            </w:r>
          </w:p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I252</w:t>
            </w:r>
          </w:p>
        </w:tc>
        <w:tc>
          <w:tcPr>
            <w:tcW w:w="5901" w:type="dxa"/>
            <w:vAlign w:val="bottom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 xml:space="preserve">Old myocardial infarction (History of MI) 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I21</w:t>
            </w:r>
          </w:p>
        </w:tc>
        <w:tc>
          <w:tcPr>
            <w:tcW w:w="5901" w:type="dxa"/>
            <w:vAlign w:val="bottom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Acute myocardial infarction (Acute MI not further specified)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I22</w:t>
            </w:r>
          </w:p>
        </w:tc>
        <w:tc>
          <w:tcPr>
            <w:tcW w:w="5901" w:type="dxa"/>
            <w:vAlign w:val="bottom"/>
          </w:tcPr>
          <w:p w:rsidR="0005125C" w:rsidRPr="001E30E7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Subsequent myocardial infarction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I23</w:t>
            </w:r>
          </w:p>
        </w:tc>
        <w:tc>
          <w:tcPr>
            <w:tcW w:w="5901" w:type="dxa"/>
            <w:vAlign w:val="bottom"/>
          </w:tcPr>
          <w:p w:rsidR="0005125C" w:rsidRPr="001E30E7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 xml:space="preserve">Certain current complications following acute myocardial infarction (Complications of MI) 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I241</w:t>
            </w:r>
          </w:p>
        </w:tc>
        <w:tc>
          <w:tcPr>
            <w:tcW w:w="5901" w:type="dxa"/>
            <w:vAlign w:val="bottom"/>
          </w:tcPr>
          <w:p w:rsidR="0005125C" w:rsidRPr="001E30E7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>Dressler</w:t>
            </w:r>
            <w:r w:rsidR="00D64911">
              <w:rPr>
                <w:rFonts w:ascii="Calibri" w:hAnsi="Calibri" w:cs="Calibri"/>
                <w:color w:val="24292E"/>
                <w:sz w:val="16"/>
                <w:szCs w:val="16"/>
              </w:rPr>
              <w:t>'s syndrome (complications of MI</w:t>
            </w:r>
            <w:r w:rsidRPr="001E30E7">
              <w:rPr>
                <w:rFonts w:ascii="Calibri" w:hAnsi="Calibri" w:cs="Calibri"/>
                <w:color w:val="24292E"/>
                <w:sz w:val="16"/>
                <w:szCs w:val="16"/>
              </w:rPr>
              <w:t xml:space="preserve">) 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 w:val="restart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hAnsi="Calibri" w:cs="Calibri"/>
                <w:color w:val="000000"/>
                <w:sz w:val="16"/>
                <w:szCs w:val="16"/>
              </w:rPr>
              <w:t>SNOMED CONCEPT IDS</w:t>
            </w: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755008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Old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0273003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infarction of papillary muscl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990001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posterolateral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2298006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2531007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icroinfarct of heart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52035003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anteroapical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54329005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anterior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57054005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58612006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lateral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62695002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anteroseptal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65547006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inferolateral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66189004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myocardial infarction syndrom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211005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anterolateral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422006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ubend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1023004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ericarditis secondary to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3795002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inferior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6593002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inferoposterior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9009004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septum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91335003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ural thrombus of heart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13155009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yocardial infarction educa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29574000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operativ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61502000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/O: myocardial infarct at less than 60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61503005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/O: myocardial infarct at greater than 60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64865005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ECG: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798004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anteroapic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02003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True posterior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09007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atr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56005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ubsequent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57001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ubsequent myocardial infarction of anterior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58006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ubsequent myocardial infarction of inferior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61007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Certain current complications following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62000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aemopericardium as current complication following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63005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trial septal defect as current complication following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65003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Rupture of cardiac wall without hemopericardium as current complication following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66002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Rupture of chordae tendinae as current complication following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67006</w:t>
            </w:r>
          </w:p>
        </w:tc>
        <w:tc>
          <w:tcPr>
            <w:tcW w:w="5901" w:type="dxa"/>
            <w:vAlign w:val="center"/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Rupture of papillary muscle as current complication following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94868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Thrombosis of atrium, auricular appendage, and ventricle as current complications following acute myocardial infarction</w:t>
            </w:r>
          </w:p>
        </w:tc>
      </w:tr>
      <w:tr w:rsidR="0005125C" w:rsidTr="00D64911">
        <w:trPr>
          <w:trHeight w:val="9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8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posterior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430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ilent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46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Ventricular septal defect as current complication following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47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Cardiac rupture after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60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-infarction mitral papillary muscle ruptur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85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-infarction pericarditi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89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-infarction hemopericardium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929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-infarction mural thrombu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66897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Family history of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67390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-infarction hypopituitarism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04914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Q wav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07140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Q wave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08065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/O: Myocardial infarction in last year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11792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operative transmural myocardial infarction of anterior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11793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operative transmural myocardial infarction of inferior wal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117960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operative subendocardial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14116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 infarct angina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15287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Diabetes mellitus insulin-glucose infusion in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71068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yocardial infarction with complica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98274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Coronary artery thrombosi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99211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istory of - myocardial infarction (context-dependent category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01303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01314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ST segment elevation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28752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Recent myocardial infarction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6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istory of MI less than 8 week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698593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istory of non-ST segment elevation myocardial infarction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330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itral valve regurgitation due to acute myocardial infarction with papillary muscle and chordal ruptur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328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itral valve regurgitation due to acute myocardial infarction without papillary muscle and chordal ruptur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326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itral regurgitation due to acute myocardi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0301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Coronary arteriosclerosis in patient with history of previous myocardial infarction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857210001191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History of acute ST segment elevation myocardial infarction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96098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ural thrombus of left ventricle following acute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23858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Ventricular aneurysm as current complication following acute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23859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ulmonary embolism as current complication following acute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23860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rrhythmia as current complication following acute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23861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Cardiogenic shock unrelated to mechanical complications as current complication following acute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36978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ural thrombus of right ventricle following acute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077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eptal infarction by electrocardiogram (finding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0894310000001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operative nontransmural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089451000000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transmural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288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anterolater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292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later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296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anterosept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312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due to right coronary artery occlus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316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septum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753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due to left coronary artery occlus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25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Q wave infarction - anterosept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26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Q wave infarction - anterosept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2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Q wave infarction - inferolater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8598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involving left anterior descending coronary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8599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involving left main coronary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94659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coronary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947100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First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13444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schemia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28196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ixed myocardial ischemia and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29391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New myocardial infarction compared to prior study (finding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59063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apical-later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63670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yocardial imaging for infarct, planar technique (procedure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165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anterior wall involving right ventricl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10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ubsequent ST segment elevation myocardial infarction of anterior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13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inferior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51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inferior wall involving right ventricl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52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anterior wall involving right ventricl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089441000000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Postoperative transmural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0894710000001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transmural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223811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inferolater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22381510001191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inferoposterior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284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posterolater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304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posterior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308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due to left coronary artery occlus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1571320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posterobas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1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due to right coronary artery occlus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27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Q wave infarction - anterolater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28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Q wave infarction - anterolater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29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Q wave infarction - inferior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00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Q wave infarction - inferior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1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Q wave infarction - inferolater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3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Q wave infarction - later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4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Q wave infarction - latera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5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widespread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6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Q wave infarction - widespread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33837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non-Q wave infarction - widespread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282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basal-later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0277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with rupture of ventricl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314207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Non-Q wave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1466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yocardial imaging for infarct with ejection fraction, first pass technique (procedure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418044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Myocardial infarction in recovery phas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64627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high lateral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164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anterior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09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ubsequent ST segment elevation myocardial infarction of inferior wall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11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ubsequent ST segment elevation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12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during procedur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253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ST segment elevation myocardial infarction of inferior wall involving right ventricl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3360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Subsequent non-ST segment elevation myocardi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1E30E7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70998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</w:tcPr>
          <w:p w:rsidR="0005125C" w:rsidRPr="001E30E7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1E30E7"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  <w:t>Acute myocardial infarction of posterobasal wall (disorder)</w:t>
            </w:r>
          </w:p>
        </w:tc>
      </w:tr>
    </w:tbl>
    <w:p w:rsidR="0005125C" w:rsidRDefault="0005125C" w:rsidP="0005125C">
      <w:pPr>
        <w:spacing w:after="120"/>
        <w:rPr>
          <w:rFonts w:ascii="Calibri" w:hAnsi="Calibri" w:cs="Calibri"/>
          <w:b/>
          <w:sz w:val="22"/>
        </w:rPr>
      </w:pPr>
    </w:p>
    <w:p w:rsidR="0005125C" w:rsidRDefault="0005125C" w:rsidP="0005125C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hAnsi="Calibri" w:cs="Calibri"/>
          <w:b/>
          <w:sz w:val="22"/>
        </w:rPr>
      </w:pPr>
      <w:r>
        <w:rPr>
          <w:rFonts w:ascii="Calibri" w:hAnsi="Calibri" w:cs="Calibri"/>
          <w:b/>
          <w:sz w:val="22"/>
        </w:rPr>
        <w:br w:type="page"/>
      </w:r>
    </w:p>
    <w:p w:rsidR="0005125C" w:rsidRPr="007974B7" w:rsidRDefault="0005125C" w:rsidP="0005125C">
      <w:pPr>
        <w:spacing w:after="120"/>
        <w:rPr>
          <w:rFonts w:ascii="Calibri" w:hAnsi="Calibri" w:cs="Calibri"/>
          <w:b/>
          <w:color w:val="000000"/>
          <w:sz w:val="22"/>
          <w:szCs w:val="22"/>
        </w:rPr>
      </w:pPr>
      <w:r>
        <w:rPr>
          <w:rFonts w:ascii="Calibri" w:hAnsi="Calibri" w:cs="Calibri"/>
          <w:b/>
          <w:sz w:val="22"/>
        </w:rPr>
        <w:lastRenderedPageBreak/>
        <w:t>S</w:t>
      </w:r>
      <w:r w:rsidRPr="00754D21">
        <w:rPr>
          <w:rFonts w:ascii="Calibri" w:hAnsi="Calibri" w:cs="Calibri"/>
          <w:b/>
          <w:sz w:val="22"/>
        </w:rPr>
        <w:t>upplementary Table 2a: Codelists for Ischaemic Stroke</w:t>
      </w:r>
      <w:r>
        <w:rPr>
          <w:rFonts w:ascii="Calibri" w:hAnsi="Calibri" w:cs="Calibri"/>
          <w:b/>
          <w:sz w:val="22"/>
        </w:rPr>
        <w:t xml:space="preserve"> 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(</w:t>
      </w:r>
      <w:r w:rsidRPr="007974B7">
        <w:rPr>
          <w:rFonts w:ascii="Calibri" w:hAnsi="Calibri" w:cs="Calibri"/>
          <w:b/>
          <w:color w:val="000000" w:themeColor="text1"/>
          <w:sz w:val="22"/>
          <w:szCs w:val="22"/>
        </w:rPr>
        <w:t xml:space="preserve">see </w:t>
      </w:r>
      <w:r w:rsidRPr="007974B7">
        <w:rPr>
          <w:rFonts w:ascii="Calibri" w:hAnsi="Calibri" w:cs="Calibri"/>
          <w:b/>
          <w:sz w:val="22"/>
          <w:szCs w:val="22"/>
        </w:rPr>
        <w:t>https://portal.caliberresearch.org/collections/bhf-data-science-centre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)</w:t>
      </w:r>
    </w:p>
    <w:tbl>
      <w:tblPr>
        <w:tblStyle w:val="TableGrid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91"/>
        <w:gridCol w:w="1418"/>
        <w:gridCol w:w="5901"/>
      </w:tblGrid>
      <w:tr w:rsidR="0005125C" w:rsidTr="00D64911">
        <w:tc>
          <w:tcPr>
            <w:tcW w:w="1691" w:type="dxa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 type</w:t>
            </w:r>
          </w:p>
        </w:tc>
        <w:tc>
          <w:tcPr>
            <w:tcW w:w="1418" w:type="dxa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</w:t>
            </w:r>
          </w:p>
        </w:tc>
        <w:tc>
          <w:tcPr>
            <w:tcW w:w="5901" w:type="dxa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Descriptions</w:t>
            </w:r>
          </w:p>
        </w:tc>
      </w:tr>
      <w:tr w:rsidR="0005125C" w:rsidTr="00D64911">
        <w:tc>
          <w:tcPr>
            <w:tcW w:w="1691" w:type="dxa"/>
            <w:vMerge w:val="restart"/>
          </w:tcPr>
          <w:p w:rsidR="0005125C" w:rsidRPr="00033982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ICD10 codes</w:t>
            </w:r>
          </w:p>
          <w:p w:rsidR="0005125C" w:rsidRPr="00033982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  <w:p w:rsidR="0005125C" w:rsidRPr="00033982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0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thrombosis of precerebral arteries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1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embolism of precerebral arteries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2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unspecified occlusion or stenosis of precerebral arteries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3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thrombosis of cerebral arteries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4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embolism of cerebral arteries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5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unspecified occlusion or stenosis of cerebral arteries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8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ther cerebral infarction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3.9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, unspecified</w:t>
            </w:r>
          </w:p>
        </w:tc>
      </w:tr>
      <w:tr w:rsidR="0005125C" w:rsidTr="00D64911"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69.3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equelae of cerebr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 w:val="restart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000000"/>
                <w:sz w:val="16"/>
                <w:szCs w:val="16"/>
              </w:rPr>
              <w:t>SNOMED CONCEPT IDS</w:t>
            </w: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1444005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thrombosi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5543006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embolism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8569004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osterior inferior cerebellar artery syndrom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95457000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Brain stem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95460007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ellar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185009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 due to thrombosis of precerebral arterie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186005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embolism of precerebral arterie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189003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thrombosis of cerebral arterie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190007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embolism of cerebral arterie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00006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arotid artery syndrome hemispheric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01005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Multiple and bilateral precerebral artery syndrome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09007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Middle cerebral artery syndrom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10002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nterior cerebral artery syndrom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11003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osterior cerebral artery syndrom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43003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equelae of cerebr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1006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VA - cerebrovascular accident due to cerebral artery occlus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2004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nfarction - precerebral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8000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acunar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9008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ure motor lacunar syndrom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700009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ure sensory lacunar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66253001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recerebral arterial occlus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07766002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eft sided cerebr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07767006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Right sided cerebr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73606000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ve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13102000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nfarction of basal ganglia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22504002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schemic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32504007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41526008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nfarct of cerebrum due to iatrogenic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3083001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ate effects of cerebral ischemic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4424009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schemic stroke due to small artery occlus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4425005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schemic stroke due to intracranial large artery atherosclerosi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4426006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schemic stroke due to extracranial large artery atherosclerosi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4787004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Epilepsy due to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4993002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schemic stroke due to occlusion of extracranial large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4994008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schemic stroke due to stenosis of extracranial large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5132001</w:t>
            </w:r>
          </w:p>
        </w:tc>
        <w:tc>
          <w:tcPr>
            <w:tcW w:w="5901" w:type="dxa"/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schemic stroke without residual deficit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6710001191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equela of ischemic cerebral infarction (disorder)</w:t>
            </w:r>
          </w:p>
        </w:tc>
      </w:tr>
      <w:tr w:rsidR="0005125C" w:rsidTr="00D64911">
        <w:trPr>
          <w:trHeight w:val="9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330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equela of cardioembolic strok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333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equela of lacunar strok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333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equela of lacunar strok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64210001191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Behaviour disorder as sequela of cerebral infarction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916010001191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equela of thrombotic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1895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thrombotic stroke without residual deficit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189610001191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cerebrovascular accident without residual deficits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2508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occlusion of precerebral artery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070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stroke with hemiparesis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071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stroke with hemiplegia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09110001191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schaemic stroke with coma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09210001191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schaemic stroke without coma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12810001191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ischemic stroke without residual deficits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181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cerebrovascular accident with residual deficit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18210001191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ischemic cerebrovascular accident with residual deficit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18310001191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embolic stroke with deficits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57410001191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praxia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9383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stenosis of precerebral artery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244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emiplegia of nondominant side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24610001191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emiplegia of dominant side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25010001191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Dysarthria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252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Dysphasia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25410001191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phasia due to and following ischaemic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25610001191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ognitive deficit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09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Vertigo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11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taxia due to and following ischemic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1210001191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taxia due to and following hemorrhag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1610001191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Monoplegia of upper limb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3610001191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praxia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38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Weakness of facial muscle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39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peech and language deficit due to and following hemorrhag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67440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peech and language deficit due to and following ischem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89689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History of cerebrovascular accident due to ischemia (situation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089421000000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stenosis of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00035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left posterior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00043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righ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00051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lef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00203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thrombus of righ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00211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thrombus of lef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21829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cute cerebral ischemia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30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cerebral venous thrombosis, non-pyogenic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0059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3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nterior cerebral circulation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6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osterior cerebral circulation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7010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ure sensorimotor lacunar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928510001191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right dominant sid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073630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Multiple lacunar infarct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3610001191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right middle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4210001191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right posterior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4310001191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left posterior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4610001191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left cerebellar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5610001191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right posterior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6410001191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thrombus of basilar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6510001191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thrombus of right carotid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304110001191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left nondominant sid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304210001191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right nondominant sid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71040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Thrombotic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710410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Embolic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44657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uperior cerebellar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24429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troke co-occurrent with migrain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34383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Thrombosis of lef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34961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Embolus of left posterior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34963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Embolus of right posterior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34964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Embolus of lef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62629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right middle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62630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left middle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62651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right posterior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87555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laude's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089411000000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al infarction due to occlusion of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4309005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nterior choroidal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597843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Thrombosis of right vert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60003910001191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right posterior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195213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ellar stroke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4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Total anterior cerebral circulation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695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Partial anterior cerebral circulation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702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703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Dysarthria-clumsy hand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30704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Multi-infarct stat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4654003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Weber-Gubler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5133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ompleted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762190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ipital cerebral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762200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Foville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76221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Millard-Gubler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76222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Top of basilar syndrom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29286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left dominant sid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371000119101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occlusion of left middle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4810001191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righ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491000119109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lef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29571000119107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left posterior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3307910001191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due to thrombus of left carotid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13758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Cardioembolic stroke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26107000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Acute lacunar infarction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426983002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Infarction of medulla oblongata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34384004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Thrombosis of righ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34965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eastAsia="Arial Unicode MS" w:hAnsi="Calibri" w:cs="Calibri"/>
                <w:color w:val="1B1F22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Embolus of right middle cerebral artery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762652006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Occlusion of left posterior cerebral artery by embolus (disorder)</w:t>
            </w:r>
          </w:p>
        </w:tc>
      </w:tr>
      <w:tr w:rsidR="0005125C" w:rsidTr="00D64911">
        <w:trPr>
          <w:trHeight w:val="170"/>
        </w:trPr>
        <w:tc>
          <w:tcPr>
            <w:tcW w:w="1691" w:type="dxa"/>
            <w:vMerge/>
          </w:tcPr>
          <w:p w:rsidR="0005125C" w:rsidRPr="0003398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90099008</w:t>
            </w:r>
          </w:p>
        </w:tc>
        <w:tc>
          <w:tcPr>
            <w:tcW w:w="5901" w:type="dxa"/>
            <w:tcMar>
              <w:left w:w="0" w:type="dxa"/>
              <w:right w:w="0" w:type="dxa"/>
            </w:tcMar>
            <w:vAlign w:val="bottom"/>
          </w:tcPr>
          <w:p w:rsidR="0005125C" w:rsidRPr="00033982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033982">
              <w:rPr>
                <w:rFonts w:ascii="Calibri" w:hAnsi="Calibri" w:cs="Calibri"/>
                <w:color w:val="24292E"/>
                <w:sz w:val="16"/>
                <w:szCs w:val="16"/>
              </w:rPr>
              <w:t>Subcortical leukoencephalopathy (disorder)</w:t>
            </w:r>
          </w:p>
        </w:tc>
      </w:tr>
    </w:tbl>
    <w:p w:rsidR="0005125C" w:rsidRDefault="0005125C" w:rsidP="0005125C">
      <w:pPr>
        <w:pStyle w:val="NoSpacing"/>
        <w:spacing w:line="480" w:lineRule="auto"/>
        <w:rPr>
          <w:rFonts w:ascii="Verdana" w:hAnsi="Verdana"/>
        </w:rPr>
      </w:pPr>
    </w:p>
    <w:p w:rsidR="0005125C" w:rsidRDefault="0005125C" w:rsidP="0005125C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eastAsiaTheme="minorHAnsi" w:hAnsi="Calibri" w:cs="Calibri"/>
          <w:b/>
          <w:sz w:val="22"/>
          <w:szCs w:val="22"/>
          <w:lang w:eastAsia="en-US"/>
        </w:rPr>
      </w:pPr>
      <w:r>
        <w:rPr>
          <w:rFonts w:ascii="Calibri" w:hAnsi="Calibri" w:cs="Calibri"/>
          <w:b/>
          <w:sz w:val="22"/>
        </w:rPr>
        <w:br w:type="page"/>
      </w:r>
    </w:p>
    <w:p w:rsidR="0005125C" w:rsidRPr="007974B7" w:rsidRDefault="0005125C" w:rsidP="0005125C">
      <w:pPr>
        <w:spacing w:after="120"/>
        <w:rPr>
          <w:rFonts w:ascii="Calibri" w:hAnsi="Calibri" w:cs="Calibri"/>
          <w:b/>
          <w:color w:val="000000"/>
          <w:sz w:val="22"/>
          <w:szCs w:val="22"/>
        </w:rPr>
      </w:pPr>
      <w:r w:rsidRPr="00F86CA3">
        <w:rPr>
          <w:rFonts w:ascii="Calibri" w:hAnsi="Calibri" w:cs="Calibri"/>
          <w:b/>
          <w:sz w:val="22"/>
        </w:rPr>
        <w:lastRenderedPageBreak/>
        <w:t>Supplementary Table 2b: Codelists for Haemorrhagic Stroke</w:t>
      </w:r>
      <w:r>
        <w:rPr>
          <w:rFonts w:ascii="Calibri" w:hAnsi="Calibri" w:cs="Calibri"/>
          <w:b/>
          <w:sz w:val="22"/>
        </w:rPr>
        <w:t xml:space="preserve"> 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(</w:t>
      </w:r>
      <w:r w:rsidRPr="007974B7">
        <w:rPr>
          <w:rFonts w:ascii="Calibri" w:hAnsi="Calibri" w:cs="Calibri"/>
          <w:b/>
          <w:color w:val="000000" w:themeColor="text1"/>
          <w:sz w:val="22"/>
          <w:szCs w:val="22"/>
        </w:rPr>
        <w:t xml:space="preserve">see </w:t>
      </w:r>
      <w:r w:rsidRPr="007974B7">
        <w:rPr>
          <w:rFonts w:ascii="Calibri" w:hAnsi="Calibri" w:cs="Calibri"/>
          <w:b/>
          <w:sz w:val="22"/>
          <w:szCs w:val="22"/>
        </w:rPr>
        <w:t>https://portal.caliberresearch.org/collections/bhf-data-science-centre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)</w:t>
      </w:r>
    </w:p>
    <w:tbl>
      <w:tblPr>
        <w:tblStyle w:val="TableGrid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53"/>
        <w:gridCol w:w="2146"/>
        <w:gridCol w:w="5311"/>
      </w:tblGrid>
      <w:tr w:rsidR="0005125C" w:rsidTr="00D64911">
        <w:tc>
          <w:tcPr>
            <w:tcW w:w="1553" w:type="dxa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 type</w:t>
            </w:r>
          </w:p>
        </w:tc>
        <w:tc>
          <w:tcPr>
            <w:tcW w:w="2146" w:type="dxa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</w:t>
            </w:r>
          </w:p>
        </w:tc>
        <w:tc>
          <w:tcPr>
            <w:tcW w:w="5311" w:type="dxa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Descriptions</w:t>
            </w:r>
          </w:p>
        </w:tc>
      </w:tr>
      <w:tr w:rsidR="0005125C" w:rsidTr="00D64911">
        <w:tc>
          <w:tcPr>
            <w:tcW w:w="1553" w:type="dxa"/>
            <w:vMerge w:val="restart"/>
          </w:tcPr>
          <w:p w:rsidR="0005125C" w:rsidRPr="00331302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ICD10 codes</w:t>
            </w:r>
          </w:p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6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ntracerebral haemorrhag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69.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equelae of intracerebral ha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 w:val="restart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000000"/>
                <w:sz w:val="16"/>
                <w:szCs w:val="16"/>
              </w:rPr>
              <w:t>SNOMED CONCEPT IDS</w:t>
            </w: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508000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ntracerebral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7713009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ntrapontine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045800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Evacuation of intracerebral hematoma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883700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Bulbar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49422009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Cortical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52201006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nternal capsule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75038005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Cerebellar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95165005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Basal ganglia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95167002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External capsule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95168007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ntracerebral haemorrhage, intraventricular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95169004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ntracerebral hemorrhage, multiple localized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9524100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equelae of intracerebral ha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95242008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equelae of other non-traumatic intracranial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30710000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Lobar cerebral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74100004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Cerebral hemorrhag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308128006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Right sided intracerebral hemorrhage, unspecified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417506008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emorrhagic stroke monitoring (regime/therapy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428267002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istory of cerebral hemorrhage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73292300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emorrhage of medulla oblongata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1896100011910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cerebrovascular accident without residual deficits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40701000119108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stroke with hemiparesis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40711000119106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stroke with hemiplegia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41811000119106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istory of hemorrhagic cerebrovascular accident with residual deficit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4574100011910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Apraxia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674121000119107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Ataxia due to and following hemorrhag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674391000119106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peech and language deficit due to and following hemorrhagic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30712008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Lacunar hemorrhag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76722003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Intracerebellar and posterior fossa hemorrhag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91531000119108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pontaneous hemorrhage of cerebral hemispher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91541000119104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pontaneous hemorrhage of brain stem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95454007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Brain stem hemorrhag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1078001000000100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Haemorrhagic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0908003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ubcortical cerebral hemorrhag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30709005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Massive supratentorial cerebral hemorrhag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30711001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Thalamic hemorrhag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91511000119103</w:t>
            </w:r>
          </w:p>
        </w:tc>
        <w:tc>
          <w:tcPr>
            <w:tcW w:w="5311" w:type="dxa"/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pontaneous hemorrhage of deep cerebral hemispher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331302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331302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291521000119105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331302" w:rsidRDefault="0005125C" w:rsidP="00D64911">
            <w:pPr>
              <w:rPr>
                <w:rFonts w:ascii="Calibri" w:hAnsi="Calibri" w:cs="Calibri"/>
                <w:sz w:val="16"/>
                <w:szCs w:val="16"/>
              </w:rPr>
            </w:pPr>
            <w:r w:rsidRPr="00331302">
              <w:rPr>
                <w:rFonts w:ascii="Calibri" w:hAnsi="Calibri" w:cs="Calibri"/>
                <w:color w:val="24292E"/>
                <w:sz w:val="16"/>
                <w:szCs w:val="16"/>
              </w:rPr>
              <w:t>Spontane</w:t>
            </w:r>
            <w:r w:rsidRPr="00331302">
              <w:rPr>
                <w:rFonts w:ascii="Calibri" w:hAnsi="Calibri" w:cs="Calibri"/>
                <w:color w:val="24292E"/>
                <w:sz w:val="16"/>
                <w:szCs w:val="16"/>
                <w:shd w:val="clear" w:color="auto" w:fill="FFFFFF"/>
              </w:rPr>
              <w:t>ous hemorrhage of cortical intracerebral hemisphere (disorder)</w:t>
            </w:r>
          </w:p>
          <w:p w:rsidR="0005125C" w:rsidRPr="00331302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</w:p>
        </w:tc>
      </w:tr>
    </w:tbl>
    <w:p w:rsidR="0005125C" w:rsidRDefault="0005125C" w:rsidP="0005125C">
      <w:pPr>
        <w:pStyle w:val="NoSpacing"/>
        <w:spacing w:line="480" w:lineRule="auto"/>
        <w:rPr>
          <w:rFonts w:ascii="Verdana" w:hAnsi="Verdana"/>
        </w:rPr>
      </w:pPr>
    </w:p>
    <w:p w:rsidR="0005125C" w:rsidRDefault="0005125C" w:rsidP="0005125C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Verdana" w:eastAsiaTheme="minorHAnsi" w:hAnsi="Verdana" w:cstheme="minorBidi"/>
          <w:szCs w:val="22"/>
          <w:lang w:eastAsia="en-US"/>
        </w:rPr>
      </w:pPr>
      <w:r>
        <w:rPr>
          <w:rFonts w:ascii="Verdana" w:hAnsi="Verdana"/>
        </w:rPr>
        <w:br w:type="page"/>
      </w:r>
    </w:p>
    <w:p w:rsidR="0005125C" w:rsidRPr="007974B7" w:rsidRDefault="0005125C" w:rsidP="0005125C">
      <w:pPr>
        <w:spacing w:after="120"/>
        <w:rPr>
          <w:rFonts w:ascii="Calibri" w:hAnsi="Calibri" w:cs="Calibri"/>
          <w:b/>
          <w:color w:val="000000"/>
          <w:sz w:val="22"/>
          <w:szCs w:val="22"/>
        </w:rPr>
      </w:pPr>
      <w:r w:rsidRPr="00CA4521">
        <w:rPr>
          <w:rFonts w:ascii="Calibri" w:hAnsi="Calibri" w:cs="Calibri"/>
          <w:b/>
          <w:sz w:val="22"/>
        </w:rPr>
        <w:lastRenderedPageBreak/>
        <w:t>Supplementary Table 2c: Codelists for Unspecified Stroke</w:t>
      </w:r>
      <w:r>
        <w:rPr>
          <w:rFonts w:ascii="Calibri" w:hAnsi="Calibri" w:cs="Calibri"/>
          <w:b/>
          <w:sz w:val="22"/>
        </w:rPr>
        <w:t xml:space="preserve"> 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(</w:t>
      </w:r>
      <w:r w:rsidRPr="007974B7">
        <w:rPr>
          <w:rFonts w:ascii="Calibri" w:hAnsi="Calibri" w:cs="Calibri"/>
          <w:b/>
          <w:color w:val="000000" w:themeColor="text1"/>
          <w:sz w:val="22"/>
          <w:szCs w:val="22"/>
        </w:rPr>
        <w:t xml:space="preserve">see </w:t>
      </w:r>
      <w:r w:rsidRPr="007974B7">
        <w:rPr>
          <w:rFonts w:ascii="Calibri" w:hAnsi="Calibri" w:cs="Calibri"/>
          <w:b/>
          <w:sz w:val="22"/>
          <w:szCs w:val="22"/>
        </w:rPr>
        <w:t>https://portal.caliberresearch.org/collections/bhf-data-science-centre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)</w:t>
      </w:r>
    </w:p>
    <w:tbl>
      <w:tblPr>
        <w:tblStyle w:val="TableGrid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53"/>
        <w:gridCol w:w="2146"/>
        <w:gridCol w:w="5311"/>
      </w:tblGrid>
      <w:tr w:rsidR="0005125C" w:rsidTr="00D64911">
        <w:tc>
          <w:tcPr>
            <w:tcW w:w="1553" w:type="dxa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 type</w:t>
            </w:r>
          </w:p>
        </w:tc>
        <w:tc>
          <w:tcPr>
            <w:tcW w:w="2146" w:type="dxa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</w:t>
            </w:r>
          </w:p>
        </w:tc>
        <w:tc>
          <w:tcPr>
            <w:tcW w:w="5311" w:type="dxa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Descriptions</w:t>
            </w:r>
          </w:p>
        </w:tc>
      </w:tr>
      <w:tr w:rsidR="0005125C" w:rsidTr="00D64911">
        <w:tc>
          <w:tcPr>
            <w:tcW w:w="1553" w:type="dxa"/>
            <w:vMerge w:val="restart"/>
          </w:tcPr>
          <w:p w:rsidR="0005125C" w:rsidRPr="0047472D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ICD10 codes</w:t>
            </w:r>
          </w:p>
          <w:p w:rsidR="0005125C" w:rsidRPr="0047472D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  <w:p w:rsidR="0005125C" w:rsidRPr="0047472D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G46.3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Brain stem stroke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G46.4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erebellar stroke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G46.5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ure motor lacunar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G46.6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ure sensory lacunar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G46.7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Other lacunar syndromes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G46.8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Other vascular syndromes of brain in cerebrovascular diseases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I64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troke, not specified as haemorrhage or infarction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I69.4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equelae of stroke, not specified as haemorrhage or infarction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 w:val="restart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000000"/>
                <w:sz w:val="16"/>
                <w:szCs w:val="16"/>
              </w:rPr>
              <w:t>SNOMED CONCEPT IDS</w:t>
            </w: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6594005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erebrovascular disorder in the puerperium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70600009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troke monitoring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2005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Brainstem stroke syndrom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3000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erebellar stroke syndrom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6008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Left sided cerebral hemisphere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7004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Right sided CVA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39002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Late effects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608005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[X]Sequelae of stroke, not specified as haemorrhage or infarction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690007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VA -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75434003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troke in the puerperium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75526006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/O: CVA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75527002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/O: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77286006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PSP - Central post-stroke pain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308067002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/O: Stroke in last year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5642008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dominant lower limb as a late effect of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5882004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lytic syndrome as late effect of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6033005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Dysphagia as a late effect of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6788002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Vertigo as late effect of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7065003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dominant upper limb as a late effect of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7432001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lytic syndrome as late effect of thalamic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8668000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praxia due to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9993008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istory of cerebrovascular accident without residual deficits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30947007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lytic syndrome of nondominant side as late effect of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30959006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lytic syndrome of dominant side as late effect of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31310008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istory of occlusion of cerebral artery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33183000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Neurogenic bladder as late effect of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0140008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istory of cerebrovascular accident with residual deficit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529001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Dysphasia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630004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phasia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735003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ensory disorder as a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759008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bnormal vision as a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887006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lower limb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894009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nondominant lower limb as a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960006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peech and language deficit as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991000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aresis as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024001</w:t>
            </w:r>
          </w:p>
        </w:tc>
        <w:tc>
          <w:tcPr>
            <w:tcW w:w="5311" w:type="dxa"/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legia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0970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upper limb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894009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nondominant lower limb as a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960006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peech and language deficit as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19910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aresis as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0240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legia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0970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upper limb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1810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nondominant upper limb as a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212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Residual cognitive deficit as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617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phasia as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6680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legia of nondominant side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676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legia of dominant side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27330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legia as late effect of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698767004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ost-cerebrovascular accident epilepsy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699270006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troke annual review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699429007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istory of cerebrovascular accident in last eight weeks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713410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in following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7208490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Education about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722929005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erinatal arterial ischemic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0161000119102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Weakness of face muscles as sequela of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8601000119107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legia and/or hemiparesis following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875510001191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Visual disturbance as sequela of cerebrovascular diseas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92341000119107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Weakness of extremities as sequela of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97531000119106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istory of parietal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990510001191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istory of lacunar cerebrovascular accident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02831000119104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plegia or paraparesis as sequela of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03761000119107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lytic syndrome of all four limbs as sequela of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33981000119106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Dysarthria as late effects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33991000119109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Fluency disorder as sequela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347710001191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lteration of sensation as late effect of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379910001191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eizure disorder as sequela of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402810001191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iparesis as late effect of cerebrovascular diseas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48871000119109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Weakness as a late effect of stroke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86831000119104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praxia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05810001191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taxia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06210001191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ognitive deficit due to and following cerebrovascular diseas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06310001191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Dysarthria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0791000119105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Fluency disorder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09310001191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lower limb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1091000119102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left nondominant upper limb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1111000119105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right nondominant upper limb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11210001191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onoplegia of upper limb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2851000119109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right dominant sid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2861000119106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left dominant sid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330411000119109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left nondominant sid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330421000119102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Lacunar ataxic hemiparesis of right nondominant sid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69005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istory of stroke of cerebellum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224271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Weakness of left facial muscle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224275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Weakness of right facial muscle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236751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plegia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598227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Weakness of right facial muscle due to and following cerebrovascular diseas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598231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Weakness of left facial muscle due to and following cerebrovascular diseas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626055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Dysphasia due to and following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11297002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Nonparalytic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162880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aralytic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6371781000119100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erebellar strok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09007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Middle cerebral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0002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nterior cerebral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1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osterior cerebral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2005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Brainstem stroke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60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Left sided cerebral hemisphere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195217004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Right sided cerebral hemisphere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706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Hemorrhagic cerebral infarction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708002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osterior cerebral circulation hemorrhagic infarction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812400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Extension of 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971380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Embolus of circle of Willis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44172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Recurrent transient cerebral ischemic attack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690007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Cerebrovascular accident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707007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nterior cerebral circulation hemorrhagic infarction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713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troke of uncertain pathology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714009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Anterior circulation stroke of uncertain pathology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30715005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osterior circulation stroke of uncertain pathology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275434003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Stroke in the puerperium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426814001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Transient cerebral ischemia due to atrial fibrillation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7472D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57981008</w:t>
            </w:r>
          </w:p>
        </w:tc>
        <w:tc>
          <w:tcPr>
            <w:tcW w:w="5311" w:type="dxa"/>
            <w:tcMar>
              <w:left w:w="0" w:type="dxa"/>
              <w:right w:w="0" w:type="dxa"/>
            </w:tcMar>
            <w:vAlign w:val="bottom"/>
          </w:tcPr>
          <w:p w:rsidR="0005125C" w:rsidRPr="0047472D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47472D">
              <w:rPr>
                <w:rFonts w:ascii="Calibri" w:hAnsi="Calibri" w:cs="Calibri"/>
                <w:color w:val="24292E"/>
                <w:sz w:val="16"/>
                <w:szCs w:val="16"/>
              </w:rPr>
              <w:t>Progressing stroke (disorder)</w:t>
            </w:r>
          </w:p>
        </w:tc>
      </w:tr>
    </w:tbl>
    <w:p w:rsidR="0005125C" w:rsidRDefault="0005125C" w:rsidP="0005125C">
      <w:pPr>
        <w:pStyle w:val="NoSpacing"/>
        <w:spacing w:line="480" w:lineRule="auto"/>
        <w:rPr>
          <w:rFonts w:ascii="Verdana" w:hAnsi="Verdana"/>
        </w:rPr>
      </w:pPr>
    </w:p>
    <w:p w:rsidR="0005125C" w:rsidRPr="002A0CDC" w:rsidRDefault="0005125C" w:rsidP="0005125C">
      <w:pPr>
        <w:pBdr>
          <w:top w:val="nil"/>
          <w:left w:val="nil"/>
          <w:bottom w:val="nil"/>
          <w:right w:val="nil"/>
          <w:between w:val="nil"/>
          <w:bar w:val="nil"/>
        </w:pBdr>
        <w:spacing w:after="120"/>
        <w:rPr>
          <w:rFonts w:ascii="Verdana" w:eastAsiaTheme="minorHAnsi" w:hAnsi="Verdana" w:cstheme="minorBidi"/>
          <w:szCs w:val="22"/>
          <w:lang w:eastAsia="en-US"/>
        </w:rPr>
      </w:pPr>
      <w:r w:rsidRPr="00764378">
        <w:rPr>
          <w:rFonts w:ascii="Calibri" w:hAnsi="Calibri" w:cs="Calibri"/>
          <w:b/>
          <w:sz w:val="22"/>
        </w:rPr>
        <w:t>Supplementary Table 2d: Codelists for Transient Ischaemic Attack</w:t>
      </w:r>
      <w:r>
        <w:rPr>
          <w:rFonts w:ascii="Calibri" w:hAnsi="Calibri" w:cs="Calibri"/>
          <w:b/>
          <w:sz w:val="22"/>
        </w:rPr>
        <w:t xml:space="preserve"> 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(</w:t>
      </w:r>
      <w:r w:rsidRPr="007974B7">
        <w:rPr>
          <w:rFonts w:ascii="Calibri" w:hAnsi="Calibri" w:cs="Calibri"/>
          <w:b/>
          <w:color w:val="000000" w:themeColor="text1"/>
          <w:sz w:val="22"/>
          <w:szCs w:val="22"/>
        </w:rPr>
        <w:t xml:space="preserve">see </w:t>
      </w:r>
      <w:r w:rsidRPr="007974B7">
        <w:rPr>
          <w:rFonts w:ascii="Calibri" w:hAnsi="Calibri" w:cs="Calibri"/>
          <w:b/>
          <w:sz w:val="22"/>
          <w:szCs w:val="22"/>
        </w:rPr>
        <w:t>https://portal.caliberresearch.org/collections/bhf-data-science-centre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)</w:t>
      </w:r>
    </w:p>
    <w:tbl>
      <w:tblPr>
        <w:tblStyle w:val="TableGrid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53"/>
        <w:gridCol w:w="2146"/>
        <w:gridCol w:w="5311"/>
      </w:tblGrid>
      <w:tr w:rsidR="0005125C" w:rsidTr="00D64911">
        <w:tc>
          <w:tcPr>
            <w:tcW w:w="1553" w:type="dxa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 type</w:t>
            </w:r>
          </w:p>
        </w:tc>
        <w:tc>
          <w:tcPr>
            <w:tcW w:w="2146" w:type="dxa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</w:t>
            </w:r>
          </w:p>
        </w:tc>
        <w:tc>
          <w:tcPr>
            <w:tcW w:w="5311" w:type="dxa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Descriptions</w:t>
            </w:r>
          </w:p>
        </w:tc>
      </w:tr>
      <w:tr w:rsidR="0005125C" w:rsidTr="00D64911">
        <w:tc>
          <w:tcPr>
            <w:tcW w:w="1553" w:type="dxa"/>
            <w:vMerge w:val="restart"/>
          </w:tcPr>
          <w:p w:rsidR="0005125C" w:rsidRPr="002A0CDC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ICD10 codes</w:t>
            </w:r>
          </w:p>
          <w:p w:rsidR="0005125C" w:rsidRPr="002A0CDC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  <w:p w:rsidR="0005125C" w:rsidRPr="002A0CDC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</w:p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5.0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Vertebro-basilar artery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5.1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Carotid artery syndrome (hemispheric)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5.2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Multiple and bilateral precerebral artery syndromes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5.3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Amaurosis fugax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5.4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12529"/>
                <w:sz w:val="16"/>
                <w:szCs w:val="16"/>
                <w:shd w:val="clear" w:color="auto" w:fill="FFFFFF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Transient global amnesia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5.8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Other transient cerebral ischaemic attacks and related syndromes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5.9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Transient cerebral ischaemic attack, unspecified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6.0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Middle cerebral artery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6.1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Anterior cerebral artery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G46.2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Posterior cerebral artery syndrome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I65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Occlusion and stenosis of precerebral arteries, not resulting in cerebral infarction</w:t>
            </w:r>
          </w:p>
        </w:tc>
      </w:tr>
      <w:tr w:rsidR="0005125C" w:rsidTr="00D64911"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I66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24292E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Occlusion and stenosis of cerebral arteries, not resulting in cerebral infarction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 w:val="restart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000000"/>
                <w:sz w:val="16"/>
                <w:szCs w:val="16"/>
              </w:rPr>
              <w:t>SNOMED CONCEPT IDS</w:t>
            </w: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88032003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Amaurosis fugax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195206000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Intermittent cerebral ischaemia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230716006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Anterior circulation transient ischaemic attack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266257000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TIA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710575003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Transient ischemic attack due to embolism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140221000119109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History of transient ischemic attack due to embolism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13016361000119100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History of amaurosis fugax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15258001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Subclavian steal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195199008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Vertebrobasilar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195205001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Impending cerebral ischemia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34781003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Vertebral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64009001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Basilar artery syndrome (disorder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751371000000107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Personal history of transient ischaemic attack (situation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2A0CDC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230717002</w:t>
            </w:r>
          </w:p>
        </w:tc>
        <w:tc>
          <w:tcPr>
            <w:tcW w:w="5311" w:type="dxa"/>
            <w:vAlign w:val="bottom"/>
          </w:tcPr>
          <w:p w:rsidR="0005125C" w:rsidRPr="002A0CDC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2A0CDC">
              <w:rPr>
                <w:rFonts w:ascii="Calibri" w:hAnsi="Calibri" w:cs="Calibri"/>
                <w:color w:val="24292E"/>
                <w:sz w:val="16"/>
                <w:szCs w:val="16"/>
              </w:rPr>
              <w:t>Vertebrobasilar territory transient ischemic attack (disorder)</w:t>
            </w:r>
          </w:p>
        </w:tc>
      </w:tr>
    </w:tbl>
    <w:p w:rsidR="0005125C" w:rsidRDefault="0005125C" w:rsidP="0005125C">
      <w:pPr>
        <w:rPr>
          <w:rFonts w:ascii="Calibri" w:hAnsi="Calibri" w:cs="Calibri"/>
          <w:color w:val="000000"/>
          <w:sz w:val="22"/>
          <w:szCs w:val="22"/>
        </w:rPr>
      </w:pPr>
    </w:p>
    <w:p w:rsidR="0005125C" w:rsidRDefault="0005125C" w:rsidP="0005125C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br w:type="page"/>
      </w:r>
    </w:p>
    <w:p w:rsidR="0005125C" w:rsidRPr="007974B7" w:rsidRDefault="0005125C" w:rsidP="0005125C">
      <w:pPr>
        <w:rPr>
          <w:rFonts w:ascii="Calibri" w:hAnsi="Calibri" w:cs="Calibri"/>
          <w:b/>
          <w:color w:val="000000"/>
          <w:sz w:val="22"/>
          <w:szCs w:val="22"/>
        </w:rPr>
      </w:pPr>
      <w:r>
        <w:rPr>
          <w:rFonts w:ascii="Calibri" w:hAnsi="Calibri" w:cs="Calibri"/>
          <w:b/>
          <w:sz w:val="22"/>
          <w:szCs w:val="22"/>
        </w:rPr>
        <w:lastRenderedPageBreak/>
        <w:t>Supplementary Table 3</w:t>
      </w:r>
      <w:r w:rsidRPr="00CF21A2">
        <w:rPr>
          <w:rFonts w:ascii="Calibri" w:hAnsi="Calibri" w:cs="Calibri"/>
          <w:b/>
          <w:sz w:val="22"/>
          <w:szCs w:val="22"/>
        </w:rPr>
        <w:t>: Codelists for Obesity</w:t>
      </w:r>
      <w:r>
        <w:rPr>
          <w:rFonts w:ascii="Calibri" w:hAnsi="Calibri" w:cs="Calibri"/>
          <w:b/>
          <w:sz w:val="22"/>
          <w:szCs w:val="22"/>
        </w:rPr>
        <w:t xml:space="preserve"> 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(</w:t>
      </w:r>
      <w:r w:rsidRPr="007974B7">
        <w:rPr>
          <w:rFonts w:ascii="Calibri" w:hAnsi="Calibri" w:cs="Calibri"/>
          <w:b/>
          <w:color w:val="000000" w:themeColor="text1"/>
          <w:sz w:val="22"/>
          <w:szCs w:val="22"/>
        </w:rPr>
        <w:t xml:space="preserve">see </w:t>
      </w:r>
      <w:r w:rsidRPr="007974B7">
        <w:rPr>
          <w:rFonts w:ascii="Calibri" w:hAnsi="Calibri" w:cs="Calibri"/>
          <w:b/>
          <w:sz w:val="22"/>
          <w:szCs w:val="22"/>
        </w:rPr>
        <w:t>https://portal.caliberresearch.org/collections/bhf-data-science-centre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)</w:t>
      </w:r>
    </w:p>
    <w:p w:rsidR="0005125C" w:rsidRDefault="0005125C" w:rsidP="0005125C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hAnsi="Calibri" w:cs="Calibri"/>
          <w:b/>
          <w:sz w:val="22"/>
          <w:szCs w:val="22"/>
        </w:rPr>
      </w:pPr>
    </w:p>
    <w:p w:rsidR="0005125C" w:rsidRPr="00CF21A2" w:rsidRDefault="0005125C" w:rsidP="0005125C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eastAsiaTheme="minorHAnsi" w:hAnsi="Calibri" w:cs="Calibri"/>
          <w:b/>
          <w:sz w:val="22"/>
          <w:szCs w:val="22"/>
          <w:lang w:eastAsia="en-US"/>
        </w:rPr>
      </w:pPr>
    </w:p>
    <w:tbl>
      <w:tblPr>
        <w:tblStyle w:val="TableGrid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53"/>
        <w:gridCol w:w="2146"/>
        <w:gridCol w:w="5311"/>
      </w:tblGrid>
      <w:tr w:rsidR="0005125C" w:rsidTr="00D64911">
        <w:tc>
          <w:tcPr>
            <w:tcW w:w="1553" w:type="dxa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 type</w:t>
            </w:r>
          </w:p>
        </w:tc>
        <w:tc>
          <w:tcPr>
            <w:tcW w:w="2146" w:type="dxa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Code</w:t>
            </w:r>
          </w:p>
        </w:tc>
        <w:tc>
          <w:tcPr>
            <w:tcW w:w="5311" w:type="dxa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Descriptions</w:t>
            </w:r>
          </w:p>
        </w:tc>
      </w:tr>
      <w:tr w:rsidR="0005125C" w:rsidTr="00D64911">
        <w:trPr>
          <w:trHeight w:val="144"/>
        </w:trPr>
        <w:tc>
          <w:tcPr>
            <w:tcW w:w="1553" w:type="dxa"/>
          </w:tcPr>
          <w:p w:rsidR="0005125C" w:rsidRPr="004E3F66" w:rsidRDefault="0005125C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E3F66"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  <w:t>ICD10 codes</w:t>
            </w: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24292E"/>
                <w:sz w:val="16"/>
                <w:szCs w:val="16"/>
              </w:rPr>
              <w:t>E66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24292E"/>
                <w:sz w:val="16"/>
                <w:szCs w:val="16"/>
              </w:rPr>
              <w:t>Obesity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 w:val="restart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 w:cs="Calibri"/>
                <w:color w:val="000000"/>
                <w:sz w:val="16"/>
                <w:szCs w:val="16"/>
              </w:rPr>
              <w:t>SNOMED CONCEPT IDS</w:t>
            </w: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162864005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Body mass index 30+ - obesity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408512008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Body mass index 40+ - severely obese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914721000000105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Obese class I (body mass index 30.0 - 34.9)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914731000000107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Obese class II (body mass index 35.0 - 39.9)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914741000000103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Obese class III (body mass index equal to or greater than 40.0)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921031000000102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Child body mass index 98.1st-99.6th centile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443371000124107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Obese class I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443381000124105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Obese class II (finding)</w:t>
            </w:r>
          </w:p>
        </w:tc>
      </w:tr>
      <w:tr w:rsidR="0005125C" w:rsidTr="00D64911">
        <w:trPr>
          <w:trHeight w:val="170"/>
        </w:trPr>
        <w:tc>
          <w:tcPr>
            <w:tcW w:w="1553" w:type="dxa"/>
            <w:vMerge/>
          </w:tcPr>
          <w:p w:rsidR="0005125C" w:rsidRPr="004E3F66" w:rsidRDefault="0005125C" w:rsidP="00D64911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146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b/>
                <w:bCs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921051000000109</w:t>
            </w:r>
          </w:p>
        </w:tc>
        <w:tc>
          <w:tcPr>
            <w:tcW w:w="5311" w:type="dxa"/>
            <w:vAlign w:val="bottom"/>
          </w:tcPr>
          <w:p w:rsidR="0005125C" w:rsidRPr="004E3F66" w:rsidRDefault="0005125C" w:rsidP="00D64911">
            <w:pPr>
              <w:rPr>
                <w:rFonts w:ascii="Calibri" w:eastAsia="Arial Unicode MS" w:hAnsi="Calibri" w:cs="Calibri"/>
                <w:color w:val="000000"/>
                <w:sz w:val="16"/>
                <w:szCs w:val="16"/>
              </w:rPr>
            </w:pPr>
            <w:r w:rsidRPr="004E3F66">
              <w:rPr>
                <w:rFonts w:ascii="Calibri" w:hAnsi="Calibri"/>
                <w:color w:val="000000"/>
                <w:sz w:val="16"/>
                <w:szCs w:val="16"/>
              </w:rPr>
              <w:t>Child body mass index greater than 99.6th centile (finding)</w:t>
            </w:r>
          </w:p>
        </w:tc>
      </w:tr>
    </w:tbl>
    <w:p w:rsidR="001138E8" w:rsidRDefault="001138E8"/>
    <w:p w:rsidR="00A020C1" w:rsidRDefault="00A020C1">
      <w:pPr>
        <w:spacing w:after="160" w:line="259" w:lineRule="auto"/>
        <w:rPr>
          <w:rFonts w:ascii="Calibri" w:hAnsi="Calibri" w:cs="Calibri"/>
          <w:b/>
          <w:sz w:val="22"/>
          <w:szCs w:val="22"/>
        </w:rPr>
      </w:pPr>
      <w:r>
        <w:rPr>
          <w:rFonts w:ascii="Calibri" w:hAnsi="Calibri" w:cs="Calibri"/>
          <w:b/>
          <w:sz w:val="22"/>
          <w:szCs w:val="22"/>
        </w:rPr>
        <w:br w:type="page"/>
      </w:r>
    </w:p>
    <w:p w:rsidR="00176BE0" w:rsidRPr="007974B7" w:rsidRDefault="00176BE0" w:rsidP="00176BE0">
      <w:pPr>
        <w:rPr>
          <w:rFonts w:ascii="Calibri" w:hAnsi="Calibri" w:cs="Calibri"/>
          <w:b/>
          <w:color w:val="000000"/>
          <w:sz w:val="22"/>
          <w:szCs w:val="22"/>
        </w:rPr>
      </w:pPr>
      <w:r>
        <w:rPr>
          <w:rFonts w:ascii="Calibri" w:hAnsi="Calibri" w:cs="Calibri"/>
          <w:b/>
          <w:sz w:val="22"/>
          <w:szCs w:val="22"/>
        </w:rPr>
        <w:lastRenderedPageBreak/>
        <w:t xml:space="preserve">Supplementary Table 4: Codelists for Diabetes 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(</w:t>
      </w:r>
      <w:r w:rsidRPr="007974B7">
        <w:rPr>
          <w:rFonts w:ascii="Calibri" w:hAnsi="Calibri" w:cs="Calibri"/>
          <w:b/>
          <w:color w:val="000000" w:themeColor="text1"/>
          <w:sz w:val="22"/>
          <w:szCs w:val="22"/>
        </w:rPr>
        <w:t xml:space="preserve">see </w:t>
      </w:r>
      <w:r w:rsidRPr="007974B7">
        <w:rPr>
          <w:rFonts w:ascii="Calibri" w:hAnsi="Calibri" w:cs="Calibri"/>
          <w:b/>
          <w:sz w:val="22"/>
          <w:szCs w:val="22"/>
        </w:rPr>
        <w:t>https://portal.caliberresearch.org/collections/bhf-data-science-centre</w:t>
      </w:r>
      <w:r w:rsidRPr="007974B7">
        <w:rPr>
          <w:rFonts w:ascii="Calibri" w:hAnsi="Calibri" w:cs="Calibri"/>
          <w:b/>
          <w:color w:val="000000"/>
          <w:sz w:val="22"/>
          <w:szCs w:val="22"/>
        </w:rPr>
        <w:t>)</w:t>
      </w:r>
    </w:p>
    <w:p w:rsidR="001138E8" w:rsidRDefault="001138E8">
      <w:pPr>
        <w:spacing w:after="160" w:line="259" w:lineRule="auto"/>
      </w:pPr>
    </w:p>
    <w:tbl>
      <w:tblPr>
        <w:tblStyle w:val="TableGrid5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44"/>
        <w:gridCol w:w="1560"/>
        <w:gridCol w:w="5187"/>
      </w:tblGrid>
      <w:tr w:rsidR="00D64911" w:rsidRPr="001C6B29" w:rsidTr="001B7215">
        <w:tc>
          <w:tcPr>
            <w:tcW w:w="1644" w:type="dxa"/>
            <w:vMerge w:val="restart"/>
          </w:tcPr>
          <w:p w:rsidR="00D64911" w:rsidRPr="001C6B29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4"/>
                <w:szCs w:val="14"/>
              </w:rPr>
            </w:pPr>
            <w:r w:rsidRPr="00212905">
              <w:rPr>
                <w:rFonts w:ascii="Calibri" w:eastAsia="Arial Unicode MS" w:hAnsi="Calibri" w:cs="Calibri"/>
                <w:b/>
                <w:bCs/>
                <w:color w:val="000000"/>
                <w:sz w:val="14"/>
                <w:szCs w:val="14"/>
              </w:rPr>
              <w:t>ICD10 codes</w:t>
            </w: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E10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Insulin-dependent diabetes m</w:t>
            </w:r>
            <w:r w:rsidR="00176BE0">
              <w:rPr>
                <w:rFonts w:ascii="Calibri" w:hAnsi="Calibri"/>
                <w:color w:val="24292E"/>
                <w:sz w:val="14"/>
                <w:szCs w:val="14"/>
              </w:rPr>
              <w:t>ellitus</w:t>
            </w:r>
          </w:p>
        </w:tc>
      </w:tr>
      <w:tr w:rsidR="00D64911" w:rsidRPr="001C6B29" w:rsidTr="001B7215">
        <w:tc>
          <w:tcPr>
            <w:tcW w:w="1644" w:type="dxa"/>
            <w:vMerge/>
          </w:tcPr>
          <w:p w:rsidR="00D64911" w:rsidRPr="00212905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E11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Non-insulin-dependent diabetes mellitus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E12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Malnutrition-related diabetes mellitus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O242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es mellitus in pregnancy: Pre-existing malnutrition-related diabetes mellitus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E13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Other specified diabetes mellitus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E14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Unspecified diabetes mellitus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G590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ic mononeuropathy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G632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ic polyneuropathy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H280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ic cataract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H360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ic retinopathy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M142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ic arthropathy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N083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Glomerular disorders in diabetes mellitus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O240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es mellitus in pregnancy: Pre-existing diabetes mellitus, insulin-dependent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O241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es mellitus in pregnancy: Pre-existing diabetes mellitus, non-insulin-dependent</w:t>
            </w:r>
          </w:p>
        </w:tc>
      </w:tr>
      <w:tr w:rsidR="00D64911" w:rsidRPr="001C6B29" w:rsidTr="001B7215">
        <w:trPr>
          <w:trHeight w:val="170"/>
        </w:trPr>
        <w:tc>
          <w:tcPr>
            <w:tcW w:w="1644" w:type="dxa"/>
            <w:vMerge/>
            <w:tcBorders>
              <w:bottom w:val="single" w:sz="4" w:space="0" w:color="000000" w:themeColor="text1"/>
            </w:tcBorders>
          </w:tcPr>
          <w:p w:rsidR="00D64911" w:rsidRPr="00212905" w:rsidRDefault="00D64911" w:rsidP="00D64911">
            <w:pPr>
              <w:rPr>
                <w:rFonts w:ascii="Calibri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0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O243</w:t>
            </w:r>
          </w:p>
        </w:tc>
        <w:tc>
          <w:tcPr>
            <w:tcW w:w="5187" w:type="dxa"/>
            <w:vAlign w:val="bottom"/>
          </w:tcPr>
          <w:p w:rsidR="00D64911" w:rsidRPr="001C6B29" w:rsidRDefault="00D64911" w:rsidP="00D64911">
            <w:pPr>
              <w:rPr>
                <w:rFonts w:ascii="Calibri" w:hAnsi="Calibri"/>
                <w:color w:val="24292E"/>
                <w:sz w:val="14"/>
                <w:szCs w:val="14"/>
              </w:rPr>
            </w:pPr>
            <w:r w:rsidRPr="001C6B29">
              <w:rPr>
                <w:rFonts w:ascii="Calibri" w:hAnsi="Calibri"/>
                <w:color w:val="24292E"/>
                <w:sz w:val="14"/>
                <w:szCs w:val="14"/>
              </w:rPr>
              <w:t>Diabetes mellitus in pregnancy: Pre-existing diabetes mellitus, unspecified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tcBorders>
              <w:bottom w:val="double" w:sz="4" w:space="0" w:color="FFFFFF" w:themeColor="background1"/>
            </w:tcBorders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NOMED CONCEPT IDS</w:t>
            </w: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85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 w:val="restart"/>
            <w:tcBorders>
              <w:top w:val="double" w:sz="4" w:space="0" w:color="FFFFFF" w:themeColor="background1"/>
            </w:tcBorders>
          </w:tcPr>
          <w:p w:rsidR="00D64911" w:rsidRDefault="00D64911" w:rsidP="001B7215">
            <w:pPr>
              <w:pBdr>
                <w:bottom w:val="double" w:sz="4" w:space="1" w:color="FFFFFF" w:themeColor="background1"/>
              </w:pBd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143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patient edu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80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condary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859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-resistant diabetes mellitus AND acanthosis nigrica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530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rittle diabet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78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pseudotab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29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ulcer of ski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5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with renal manifest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927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with ketoacid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093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41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al microaneurysm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907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gangren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298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oma with ketoacid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53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 onset diabetes mellitus in young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1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ackground 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248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with non-ketotic non-hyperosmolar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14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gastropare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777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ononeuropathy multiplex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46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ffuse type diabetic glomeruloscler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20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rrhea in diabet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058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myotrop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127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mmetric diabetic proximal motor 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181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adi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3959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atarac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05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type II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6635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pendent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895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ullosis diabeticorum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9455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0620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utonomic 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1002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associated with pancreatic diseas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181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-nephrosis syndrom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692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with hyperosmolar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9276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2260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tibial pigmental patches in diabet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3510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dular type diabetic glomeruloscler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211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4627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52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 related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9554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symmetric diabetic proximal motor 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183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ononeuropathy simplex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2980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nemia of diabet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996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rmanni-Ebstein kidne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552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out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556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ketoacidosis without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557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with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558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6534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ixed sensory-motor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6535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otor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011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sensory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012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poatrophic diabet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013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nal diseas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014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peripheral angi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39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 screening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649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/O: insulin therap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4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n diet onl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46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n oral treatm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47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n insuli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63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- good control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6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oss of hypoglycemic warning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69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- cooperative pati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7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-uncooperative pati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1183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screening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305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atient advised about diabetic die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2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ketoacid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2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ketoacid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27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ther specified diabetes mellitus with ketoacid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28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NOS with ketoacid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29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hyperosmolar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hyperosmolar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1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hyperosmolar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2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NOS with hyperosmolar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3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ketoacidotic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ketoacidotic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5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ketoacidotic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7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NOS with ketoacidotic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39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renal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0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renal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1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ther specified diabetes mellitus with renal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2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is with nephropathy NO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3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ophthalmic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5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ophthalmic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6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ophthalmic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7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ther specified diabetes mellitus with ophthalmic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48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NOS with ophthalmic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neurological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1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neurological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2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ther specified diabetes mellitus with neurological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3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NOS with neurological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4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: [gangrene] or [peripheral circulatory disorder]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5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peripheral circulatory disord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6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peripheral circulatory disord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7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with gangren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8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DDM with peripheral circulatory disord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59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IDDM with peripheral circulatory disord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0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ther specified diabetes mellitus with peripheral circulatory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1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NOS with peripheral circulatory disord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3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renal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ophthalmic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neurological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6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multiple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8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ulc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69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gangren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70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72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maturity onse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8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renal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86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ophthalmic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87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neurological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8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multiple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89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ulc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90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gangren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391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0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0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 ketoacid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08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 ophthalmic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09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 neurological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1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 peripheral circulatory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11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 multiple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22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unspecified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23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juvenile type, with unspecified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2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unspecified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2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ther specified diabetes mellitus with unspecified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26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NOS with unspecified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3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c coma NO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14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ononeuritis multiplex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156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ononeuritis NO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183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ute painful diabetic 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18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painful diabetic 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185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symptomatic diabetic 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349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proliferative 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350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dvanced diabetic ma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353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 NO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489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irit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7605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phrotic syndrome in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9229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diabetes mellitus, insulin-depend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9230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diabetes mellitus, non-insulin-depend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923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malnutrition-related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0687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ellulitis in diabetic foo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250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schaemic ulcer diabetic foo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25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pathic diabetic ulcer - foo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252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ed diabetic ulcer - foo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723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hand syndrom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724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harcot's art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2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3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distal sensorimotor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4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cute painful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5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hronic painful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6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symmetric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7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ono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8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truncal radi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579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thoracic radi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2019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sually threatening 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2020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a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2021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new vessels on disc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2022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with new vessels elsewhere than on disc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2023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traction retinal detachm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499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croalbuminuric diabetic nep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50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linical diabetic nep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599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-treated non-insulin-dependent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04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autosomal dominant type II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2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bnormal metabolic state in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21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severe hyperglycemi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33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c state in diabet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3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cturnal hypoglycemi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8981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oft tissue complication of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8982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derm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8983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thick skin syndrom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8984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ube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8542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lativ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381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renal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382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neurological manifest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383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peripheral circulatory disord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38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aemic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474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with other complication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604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yasthenic syndrome due to diabetic amyotrop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8519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- poor control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4589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[EDTA] Diabetes Type I (insulin dependent) associated with renal failur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4590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[EDTA] Diabetes Type II (non-insulin-dependent) associated with renal failur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5522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gangren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137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1023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hild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350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etary advice for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6912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with ketoacidosis - no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0002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Unstable type 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105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Right diabetic foot at risk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10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Left diabetic foot at risk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426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glomer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595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abnormality - diabetes-related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635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/O: Admission in last year for diabetes foot problem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0387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intracapillary glomeruloscler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0505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hyperosmolar non-ketotic stat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1366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immelstiel-Wilson syndrom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1782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dvanced diabetic retinal diseas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03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ld non proliferative 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04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derate non proliferative 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05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vere non proliferative diabetic retin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0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- non high risk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07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- high risk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08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- quiesc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09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- iris neovascularis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10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vitreous hemorrhag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912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acular ede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3435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out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3436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-insulin-dependent diabetes mellitus without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010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ffuse diabetic ma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01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cal diabetic ma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014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schaemic diabetic ma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01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ed diabetic macu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194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n insulin and oral treatm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36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mono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369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370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mono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371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poly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377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nep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378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nep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537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ptic papill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771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hypoglycaemic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772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hypoglycaemic com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887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pendent diabetes mellitus with diabetic catarac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888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diabetic catarac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89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peripheral angi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893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art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894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neuropathic art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902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peripheral angi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903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-insulin dependent diabetes mellitus with art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4904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neuropathic art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961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neuropathy with neurologic complication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1216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emoral mononeu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054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complic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05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ith ketoacidosi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05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complic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086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skin ulcer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087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ulcer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2069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complic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0834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 proliferative diabetic retin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0850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no right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0853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no left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085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diabetic maculopathy present both eyes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085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diabetic maculopathy absent both eyes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1178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gh risk non proliferative diabetic retin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5204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osmolar non-ketotic state in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8140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omogyi phenomen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8819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at risk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62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- high risk with no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63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ry severe nonproliferative diabetic retinopathy with no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64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acular edema not clinically significant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65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ry severe proliferative diabetic retin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66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al venous beading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68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intraretinal microvascular anomalie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69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gh risk proliferative diabetic retinopathy not amenable to photocoagul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0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-high-risk proliferative diabetic retinopathy with no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sually threatening diabetic retin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2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vere nonproliferative diabetic retinopathy with clinically significant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3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vere nonproliferative diabetic retinopathy with no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4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- high risk with clinically significant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-high-risk proliferative diabetic retinopathy with clinically significant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ry severe nonproliferative diabetic retin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9877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ry severe nonproliferative diabetic retinopathy with clinically significant macular edem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1087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persistent microalbuminur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1088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persistent proteinur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1109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persistent proteinur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111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persistent microalbuminur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1111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persistent proteinur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1112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persistent microalbuminur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1191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examination (regime/therap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3423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ngenital total lipoatrop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287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exudative macul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39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 screening not indicated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397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examination not indicated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09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right eye background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left eye background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1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right eye preproliferative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2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left eye preproliferative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3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right eye proliferative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left eye proliferative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5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right eye diabetic macul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6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left eye diabetic macul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417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with exudative macul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66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ith ketoacidosi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2752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examination declined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3122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 screening refused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3180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an retinal photocoagulation for diabetes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489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left eye stable treated proliferative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4910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right eye stable treated proliferative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7677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/E - sight threatening diabetic retinopathy (context-dependent categor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9100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fection of foot associated with diabete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27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etoacidosis in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279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nal disorder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41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ultiple complications of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422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etoacidosis in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43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noneuropathy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48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udative maculopathy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514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sistent proteinuria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662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a associated with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683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logical disorder associated with malnutrition-related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71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sistent microalbuminuria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756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ataract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789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82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ngrene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868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sorder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918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noneuropathy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0996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a associated with malnutrition-related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075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etoacidotic coma in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16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c coma in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165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culopathy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256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phthalmic complication of malnutrition-related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305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sistent microalbuminuria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32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logic disorder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36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ipheral circulatory disorder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437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c coma in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46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logical disorder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631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ngrene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707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lyneuropathy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72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c coma in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750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etoacidosis in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779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udative maculopathy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847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etoacidotic coma in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893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nal disorder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89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ipheral circulatory disorder associated with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92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ataract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966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-ketotic non-hyperosmolar coma associated with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198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sistent proteinuria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01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sorder associated with type II diabetes mellil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034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088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logic disorder associated with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099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culopathy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12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osmolar coma associated with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166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ipheral circulatory disorder associated with type I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183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kin ulcer associated with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228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ultiple complications of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275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ngrene associated with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2297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lyneuropathy associated with type I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3263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utonomic neuropathy associated with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473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peripheral neur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4989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gastroparesis associated with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5159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gastroparesis associated with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5442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utonomic neuropathy associated with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545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glomerulonephriti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670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associated with cystic fibrosi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6875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tent autoimmune diabetes mellitus in adult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6907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mall vessel disease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7027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yotrophy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7134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mall vessel disease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7571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yotrophy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7943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phthalmopleg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8007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rectile dysfunction associated with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8274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etary education for type II diabetes mellitus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8896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osmolality due to uncontrolled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9094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etary education for type I diabetes mellitus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9729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education completed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33874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diabetic peripheral angiopathy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162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ultiple complications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165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glycaemic crisis in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3694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uncontrolled (finding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4073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uncontrolled (finding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5170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croalbuminuric diabetic nephr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72969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diabetes mellitus type 2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7297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diabetes mellitus type 1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72972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autosomal dominant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73134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mptomatic diabetic peripheral neuropathy absent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73180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scussion about diabetic ketoacidosis in pregnancy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2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 onset diabetes of the young, type 1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0414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ducation about diabetes and driving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6891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pathy due to brittle type 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6894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opathy due to unstable diabetes mellitus type 1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7221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glomerulosclerosi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288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utonomic neuropathy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2883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autonomic neuropathy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130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ssessment of diabetic foot ulcer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150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ulcer prevention (regime/therap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457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ovascular glaucoma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70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stroparesis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703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stroparesis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704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stroparesis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70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lyneuropathy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3706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lyneuropathy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5759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vision of written information about diabetes and hypertension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5879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vision of written information about diabetes and high cholesterol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5894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vision of written information about diabetes mellitus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9216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c coma co-occurrent and due to diabetes mellitus type II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9943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vision of written information about diabetes and high hemoglobin A1c level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1283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idosis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128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idosis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2161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al eye exam (procedure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3074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nal papillary necrosis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4136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ast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4810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adiculoplexoneuropathy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4876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sion of skin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4997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umbosacral plexopathy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520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bsence of lower limb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5537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osmolar hyperglycemic coma due to diabetes mellitus without ketoacidosi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5538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ctic acidosis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5539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abolic acidosis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9681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oculopathy due to type 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2489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ute complication with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8792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taract of righ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8793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cataract of lef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8794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ilateral diabetic cataract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8797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ritis of righ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8798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ritis of lef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8799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ritis of bilateral eyes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1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proliferative retinopathy of right eye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proliferative diabetic retinopathy of lef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3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ld nonproliferative diabetic retinopathy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4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ld nonproliferative retinopathy of lef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derate non-proliferative diabetic retinopathy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6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derate nonproliferative diabetic retinopathy of lef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7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vere nonproliferative diabetic retinopathy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8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vere nonproliferative retinopathy of left eye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90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ry severe nonproliferative diabetic retinopathy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191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ry severe nonproliferative diabetic retinopathy of lef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17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acular edema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18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cular oedema of lef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19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cular edema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20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cular edema co-occurrent and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21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linically significant macular edema of right eye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22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linically significant macular oedema of lef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4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maculopathy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9245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sorder of left macula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094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ervical radiculoplexus neuropathy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09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ranial nerve palsy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096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rectile dysfunction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097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linically significant macular edema co-occurrent and due to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09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ranial nerve palsy with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323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edema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324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ischemia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361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treous hemorrhage of righ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362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treous haemorrhage of left eye with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581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al microaneurysm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582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microaneurysm of lef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599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venous beading of right eye co-occurrent and due to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600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venous beading of left eye with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76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of righ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0766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of left ey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sorder associated with well controlled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91000119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rectile dysfunction associated with type 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1000119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ed hyperlipidaemia associated with type I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stage 5 chronic renal impairment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stage 4 chronic renal impairment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3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4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2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1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dyslipidemia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1000119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renal impairment associated with type I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8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neuropathic arthropathy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9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ngina associated with type I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9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vitreous haemorrhage associated with type I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0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associated with type I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1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peripheral neuropathy associated with type I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2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ulcer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3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dermopathy associated with diabetes mellitus type 2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4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skin ulcer associated with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51000119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proliferative diabetic retinopathy associated with type I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6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peripheral neuropathy associated with type I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7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ed hyperlipidemia associated with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551000175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foot exam not done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581000175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al eye exam not done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81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lication due to diabetes mellitus type 2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2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croalbuminuria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33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oedema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21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ipheral vascular disease due to type I diabete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91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aucoma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lindness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6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proliferative diabetic retinopathy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7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retinopathy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9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lindness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42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in chronic kidney disease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44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phrotic syndrome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70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in chronic kidney disease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72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phrotic syndrome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77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1 diabetes mellitus with neuropathic arthropath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79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ipheral neuropathy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02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dermopathy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03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vere malnutrition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041000119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steomyelitis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05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vere malnutrition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06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steomyelitis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14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ulcer of skin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254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action retinal detachment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2551000119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ubeosis iridis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257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action retinal detachment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258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ubeosis iridis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36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reactive hypoglycemia in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371000119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a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44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nkle ulcer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45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eel AND/OR midfoot ulcer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46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efoot ulcer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47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nkle ulcer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48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eel AND/OR midfoot ulcer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49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efoot ulcer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92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ranial nerve palsy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2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1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31000119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2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4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3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5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4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6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stage 5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7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nd stage renal disease on dialysis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8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croalbuminuria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79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nd stage renal disease on dialysis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644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ronic kidney disease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33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cular edema and retinopathy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34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retinopathy with retinal oedema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62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sis ulcer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62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kin ulcer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78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nsory neuropathy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98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diabetic retinopathy following surgery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94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ischemia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95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treous haemorrhage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961000119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ischemia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878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pathic ulcer of midfoot AND/OR heel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8791000119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uspected glaucoma due to type 2 diabetes mellitus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17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tinal oedema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14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Ulcer of lower limb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17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g ulcer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18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ipheral sensory neuropathy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3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yslipidemia with high density lipoprotein below reference range and triglyceride above reference range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983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a unawareness in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0711000119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aemic unawareness in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0731000119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a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99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concurrent and due to end stage renal disease on dialysis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800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concurrent and due to end stage renal disease on dialysis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93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lipidemia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94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lipidemia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88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ld nonproliferative retinopathy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89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derate nonproliferative retinopathy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91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ld nonproliferative retinopathy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92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derate nonproliferative retinopathy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10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in chronic kidney disease stage 5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11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in chronic kidney disease stage 4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12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in chronic kidney disease stage 3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13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tension in chronic kidney disease stage 2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38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pathic toe ulcer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39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Ulcer of toe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52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schemic foot ulcer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53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pathic foot ulcer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88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nocturnal hypoglycaemia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7141000119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teinuria due to type 2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488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ot ulcer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342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teinuria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30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rthropathy due to metabolic disorder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799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glycemia due to type 1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05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glycemia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21000119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sorder of nerve co-occurrent and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5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yslipidemia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6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osmolarity due to type 1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8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europathy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91000119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eiropathy due to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601000119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osmolar coma due to secondary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711000119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ld nonproliferative retinopathy due to secondary diabetes mellitus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72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n-proliferative retinopathy due to secondary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7410001191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derate non-proliferative retinopathy due to secondary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30801000124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liferative retin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5623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kin ulcer of toe due to diabetes mellitis type 1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5627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kin ulcer of toe due to diabetes mellitis type 2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6047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Ulcer of left foot co-occurrent and due to diabetes mellitus type 2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6167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Ulcer of right foot co-occurrent and due to diabetes mellitus type 2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9576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diabetic foot ulcer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8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type 2 without retinopath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497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es mellitus controlled by diet (finding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481000000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ic on diet only (finding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621000000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ernally inherited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964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type 2 in nonobes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5353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rittle type II diabetes mellitus (finding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3138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in remiss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1531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type 2 in obes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27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gnancy and type 2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471000000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2 diabetic on insulin (finding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9321000000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type 2 review (regime/therap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4110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es mellitus well controlled (finding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7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type 2 diabetes mellitus in pregnanc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4121000000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I diabetic dietary review (regime/therap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4205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minopathy type Decaudain Vigouroux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7201000000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ating disorder co-occurrent with diabetes mellitus type 1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07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prechaunism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3763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oussay's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16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eroid-induced diabetes mellitus without complic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8131000000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aemic warning good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678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treme insulin resistance with acanthosis nigricans, hirsutism AND autoantibodies to the insulin receptor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00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- fibrocalculo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01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condary endocrine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10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rorenal field defect, ectodermal dysplasia, and lipoatrophic diabete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1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hotomyoclonus, diabetes mellitus, deafness, nephropathy and cerebral dysfunc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18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-dependent diabetes mellitus secretory diarrhea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32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emic event in diabete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467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(&amp; [ketoacidosis])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51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ibrocalculous pancreatic diabete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92910000001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type 1 review (regime/therapy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59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neal hyperplasia AND diabetes mellitus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1710001191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ermatitis due to drug induced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50410000001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multiple complication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50510000001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539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utoimmune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3183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caused by non-steroid drugs without complic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3184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ibrocalculous pancreatopathy without complic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4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type 1 diabetes mellitus in pregnanc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50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manent neonatal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8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due to genetic defect in beta cell func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10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4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2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5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5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8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3136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in remiss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1973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podystrophy, intellectual disability, deafness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2206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ancreatic hypoplasia, diabetes mellitus, congenital heart disease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24540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tellectual disability, craniofacial dysmorphism, hypogonadism, diabetes mellitus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4022008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Wolfram-like syndrom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7212004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caused by chemical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633250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resistance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15710000001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secondary diabetes mellitus (situation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94741000000107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aemic warning absent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01000119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due to pancreatic injury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281000119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diabetes mellitus in mother complicating childbirth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754881000119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in mother complicating childbirth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2351000000100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etosis-prone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2991000000101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poatrophic diabetes mellitus without complication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07009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 renal complication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12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lnutrition-related diabetes mellitus without complication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0447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eroid-induced diabete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8121000000103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lycaemic warning impaired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045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pendent diabetes mellitus type 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08006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podystrophy, partial, with Rieger anomaly, short stature, and insulinopenic diabetes mellitus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13005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proinsulinemia (disorder)</w:t>
            </w:r>
          </w:p>
        </w:tc>
      </w:tr>
      <w:tr w:rsidR="00D64911" w:rsidTr="001B7215">
        <w:tblPrEx>
          <w:tblCellMar>
            <w:left w:w="108" w:type="dxa"/>
            <w:right w:w="108" w:type="dxa"/>
          </w:tblCellMar>
        </w:tblPrEx>
        <w:trPr>
          <w:trHeight w:val="170"/>
        </w:trPr>
        <w:tc>
          <w:tcPr>
            <w:tcW w:w="1644" w:type="dxa"/>
            <w:vMerge/>
          </w:tcPr>
          <w:p w:rsidR="00D64911" w:rsidRDefault="00D64911" w:rsidP="00D64911">
            <w:pPr>
              <w:autoSpaceDE w:val="0"/>
              <w:autoSpaceDN w:val="0"/>
              <w:adjustRightInd w:val="0"/>
              <w:jc w:val="right"/>
              <w:rPr>
                <w:rFonts w:ascii="Calibri" w:eastAsia="Arial Unicode MS" w:hAnsi="Calibri" w:cs="Calibri"/>
                <w:color w:val="000000"/>
              </w:rPr>
            </w:pPr>
          </w:p>
        </w:tc>
        <w:tc>
          <w:tcPr>
            <w:tcW w:w="1560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16002</w:t>
            </w:r>
          </w:p>
        </w:tc>
        <w:tc>
          <w:tcPr>
            <w:tcW w:w="5187" w:type="dxa"/>
          </w:tcPr>
          <w:p w:rsidR="00D64911" w:rsidRDefault="00D6491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ogonadism, diabetes mellitus, alopecia, mental retardation and electrocardiographic abnormalities (disorder)</w:t>
            </w:r>
          </w:p>
        </w:tc>
      </w:tr>
    </w:tbl>
    <w:tbl>
      <w:tblPr>
        <w:tblStyle w:val="TableGrid4"/>
        <w:tblW w:w="8392" w:type="dxa"/>
        <w:tblInd w:w="-5" w:type="dxa"/>
        <w:tblLook w:val="04A0" w:firstRow="1" w:lastRow="0" w:firstColumn="1" w:lastColumn="0" w:noHBand="0" w:noVBand="1"/>
      </w:tblPr>
      <w:tblGrid>
        <w:gridCol w:w="1644"/>
        <w:gridCol w:w="1561"/>
        <w:gridCol w:w="5187"/>
      </w:tblGrid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1B7215">
            <w:pPr>
              <w:pBdr>
                <w:top w:val="double" w:sz="4" w:space="1" w:color="ED7D31" w:themeColor="accent2"/>
              </w:pBd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  <w:tcBorders>
              <w:top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17006</w:t>
            </w:r>
          </w:p>
        </w:tc>
        <w:tc>
          <w:tcPr>
            <w:tcW w:w="5187" w:type="dxa"/>
            <w:tcBorders>
              <w:top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galoblastic anemia, thiamine-responsive, with diabetes mellitus and sensorineural deafnes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190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-deafness syndrome maternally transmitted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220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or glycemic control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500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resistance in diabete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51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resistance - type A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76520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resistance - type B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203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treme insulin resistance with acanthosis nigricans, hirsutism AND abnormal insulin receptor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7471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+ eye manifestation (&amp; [cataract] or [retinopathy])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320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pendent diabetes mellitus type IB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449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ngenital total lipodystrophy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30590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stpancreatectomy hypoinsulinemia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321000119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type 1 without retinopathy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7261000119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erosmolarity co-occurrent and due to drug induced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85400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caused by non-steroid drug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7089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due to cystic fibrosi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9540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associated with receptor abnormality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4074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well controlled (findin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52600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sttransplant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0558861000132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typical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2411000000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, adult onset, with no mention of complication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680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rug-induced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78860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tein-deficient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9079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associated with hormonal etiology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9690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associated with genetic syndrome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30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-existing diabetes mellitus in pregnancy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6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egnancy and type 1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690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due to genetic defect in insulin action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00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3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3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6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40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7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60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9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70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10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09578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turity-onset diabetes of the young, type 11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580110000001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with other specified manifestation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3137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es mellitus in remission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6940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AND insipidus with optic atrophy AND deafnes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91470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ingivitis co-occurrent with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63620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ingival disease co-occurrent with diabetes mellitu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05190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therosclerosis, deafness, diabetes, epilepsy, nephropathy syndrome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240670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ermanent neonatal diabetes mellitus with cerebellar agenesis syndrome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30720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aninuria, microcephaly, dwarfism, enamel hypoplasia, diabetes mellitus syndrome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5199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istory of diabetes related lower limb amputation (situation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4101000000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ype I diabetic dietary review (regime/therapy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44610000001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ferral to type I diabetes structured education programme (procedure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6820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caused by insulin receptor antibodies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3001000000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mptomatic diabetic peripheral neuropathy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758410000001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ic retinopathy detected by national screening programme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0660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auriac's syndrome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3728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lyglandular autoimmune syndrome, type 2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13520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ellitus due to structurally abnormal insulin (disorder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154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Al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155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Al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155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Al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155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Al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72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Unichem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73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7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74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93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Relonchem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77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Arrow Generic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77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Arrow Generic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78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Arrow Generic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90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Arrow Generic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9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Arrow Generic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37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Niche Generic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58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65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8mg tablet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86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500microgram tablet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87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2mg tablet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88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4mg/1000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17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Winthrop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18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Winthrop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18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Winthrop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39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3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39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8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10ml vial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8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OptiSet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9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cartridge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17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Somex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89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Pliva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89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Pliva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741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sol 500mg/5ml oral solution (Orbis Consumer Product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750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832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Unichem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89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OptiClik cartridges (sanofi-aventi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22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Taked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56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1mg tablet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63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1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Dr Reddy's Lab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18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Dr Reddy's Lab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19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Dr Reddy's Lab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4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Penfill 100units/ml solution for injection 3ml cartridge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6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rk Mixtard 30 100units/ml suspension for injection 10ml vial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8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Neutral 100units/ml solution for injection 10ml vial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1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losulin 100units/ml solution for injection 10ml vial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4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100units/ml suspension for injection 10ml vial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4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InnoLet 100units/ml suspens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4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100units/ml suspension for injection 10ml vial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5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10 Penfill 100units/ml suspension for injection 3ml cartridge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48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InnoLet 100units/ml solution for injection 3ml pre-filled pen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49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49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4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34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Sandoz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343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Sandoz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06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Pliva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7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Merck Sharp &amp; Dohm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92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Winthrop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94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AstraZenec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94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5micrograms/0.02ml solution for injection 1.2ml pre-filled pens (AstraZenec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76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1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766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2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933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SoloStar pens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7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625micrograms/5ml oral solut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8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/5ml oral solut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5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10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6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5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15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5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/5ml oral solut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5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5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625micrograms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5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100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6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20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6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50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44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pre-filled SoloStar pens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47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Kent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200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PI)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200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PI)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20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PI)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98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/5ml oral solut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0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4mg/1000mg tablets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8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86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0.5mg tablets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318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25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11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lvus 50mg tablets (Novartis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13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/ Vildagliptin 50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56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azdol MR 30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587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/r tablet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6080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nateglinide 18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6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66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511000001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amide 2.5mg tablets (Ashbourne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54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Kent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61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62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iddaryl 1mg tablets (Dee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627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iddaryl 4mg tablets (Dee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20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Ranbaxy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48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750mg tablets (Merck Seron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56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Tillomed Laborator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72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50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2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2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3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100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33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4mg/100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59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100units/ml solut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64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77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KwikPen 100units/ml solution for injection 3ml pre-filled pens (Eli Lilly and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84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KwikPen 100units/ml suspension for injection 3ml pre-filled pens (Eli Lilly and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40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55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4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56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1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61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3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22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22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90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S 100units/ml solution for injection 10ml vial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90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3ml cartridge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00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500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0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4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01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8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47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3ml cartridge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48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48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Pen 100units/ml suspension for injection 3ml pre-filled pen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38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38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38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664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12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Penfill 100units/ml suspension for injection 3ml cartridge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2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1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23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2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53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0.5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6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OptiClik cartridge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62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10ml vial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63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OptiSet pen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7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LPC Medical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8110000011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Kent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019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Kent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09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091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100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azdol MR 30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10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azdol MR 30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23110000011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500microgram tablet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37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1000mg oral powder sachets (Merck Seron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411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oral powder sachets sugar free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603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R 500units/ml solution for injection 20ml vials (Imported (United States)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858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ctoza 6mg/ml solution for injection 3ml pre-filled pen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87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100units/ml solution for injection 10ml vials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97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Zanza Laborator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5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Bristol Laborator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54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Bristol Laborator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61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Bristol Laborator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25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/5ml oral solut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3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/5ml oral solut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3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3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37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1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37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2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52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87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500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25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0.5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5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59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1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71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1000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7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4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7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Pen 100units/ml solution for injection 3ml pre-filled pen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7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7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8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100units/ml suspension for injection 3ml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Pen 100units/ml suspension for injection 3ml pre-filled pen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3ml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0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10ml vial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3ml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1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S 100units/ml solution for injection 3ml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3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30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10ml vials (Eli Lilly and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3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36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cadis MR 30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48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biphasic 25/75 100units/ml suspens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677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Zicron 40mg tablets (Bristol Laborator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701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Pfizer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6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met 50mg/1000mg tablets (Merck Sharp &amp; Dohm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071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/ Sitagliptin 50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42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0.5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455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60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10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10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InnoLet 100units/ml suspension for injection 3ml pre-filled pen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1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1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OptiClik cartridge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36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59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10ml vial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72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72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82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3mg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95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8mg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02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08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KwikPen 100units/ml suspension for injection 3ml pre-filled pens (Eli Lilly and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22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1mg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22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2mg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895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45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5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6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7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7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40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048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KwikPen 100units/ml suspension for injection 3ml pre-filled pen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048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10ml vial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04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061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08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100units/ml solution for injection 3.15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141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abet SR 500mg tablets (Morningside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5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65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50mg tablet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66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3ml cartridge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66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86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100units/ml suspension for injection 3ml cartridge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30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62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Accord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9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cartridge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9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OptiClik cartridge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91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SoloStar pen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91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10ml vials (Necessity Suppl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44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45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5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KwikPen 100units/ml solut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5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KwikPen 100units/ml suspens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54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KwikPen 100units/ml suspens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70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86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9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2.5mg tablets (Bristol-Myers Squibb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624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630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OptiSet pen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885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abet SR 1000mg tablets (Morningside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179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17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179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276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Aspire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29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0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06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nyglid 0.5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08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ient SR 500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0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Alliance Healthcare (Distribution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Alliance Healthcare (Distribution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1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69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Alliance Healthcare (Distribution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69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Alliance Healthcare (Distribution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76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89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Alliance Healthcare (Distribution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9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ajenta 5mg tablets (Boehringer Ingelheim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525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nagliptin 5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573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modified-release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592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Dr Reddy's Laboratorie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593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Dr Reddy's Laboratorie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lvus 5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3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KwikPen 100units/ml solution for injection 3ml pre-filled pen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KwikPen 100units/ml suspension for injection 3ml pre-filled pen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100units/ml suspension for injection 3ml cartridge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10ml vial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70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70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87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1000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958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zofar 30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958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zofar 45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15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25mg Tablets (Merck Sharp &amp; Dohm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3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6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66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Accord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2611000001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357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357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552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gemet XL 500mg tablets (Genus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566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Creo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777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Accord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916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Zentiv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917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Zentiv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917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Zentiv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946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02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met 50mg/100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027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Arrow Generic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112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20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SoloStar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324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6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60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5mg tablets (Bristol-Myers Squibb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609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10mg tablets (Bristol-Myers Squibb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34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9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80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84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28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esiba Penfill 100units/ml solution for injection 3ml cartridge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3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gludec 100units/ml solution for injection 3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4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yxumia 20micrograms/0.2ml solution for injection 3ml pre-filled pens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5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yxumia 10micrograms/0.2ml solution for injection 3ml pre-filled pen and Lyxumia 20micrograms/0.2ml solution for injection 3ml pre-filled pen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94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xisenatide 10micrograms/0.2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94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xisenatide 10micrograms/0.2ml solution for injection 3ml pre-filled disposable devices and Lixisenatide 20micrograms/0.2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7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7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8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105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Zentiv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225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aglyda MR 60 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226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60mg modified-release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349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Aurobindo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393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879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5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949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Ranbaxy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949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Ranbaxy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94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Ranbaxy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3411000001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glucon 2.5mg tablet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372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dipion 45mg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40110000011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onil 5mg tablet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487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Accord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2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domet 12.5mg/1000mg tablets (Taked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4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6.25mg tablets (Taked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12.5mg tablets (Taked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25mg tablets (Taked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7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/ Metformin 1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7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25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7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6.25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77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25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92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Phoenix Healthcare Distributio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943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Doncaster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054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pagliflozin 5mg / Metformin 1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04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300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0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06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3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Morningside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3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Morningside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35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Morningside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38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38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55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568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ukkarto SR 1000mg tablets (Morningside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29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mpagliflozin 25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70110000011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96110000011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4mg tablet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20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umpCart 100units/ml solution for injection 1.6ml cartridge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6655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spart 100units/ml solution for injection 1.6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06110000011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8mg tablets (GlaxoSmithKline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990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1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99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lvus 5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44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500units/ml solution for injection 20ml vials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5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Xultophy 100units/ml / 3.6mg/ml solution for injection 3ml pre-filled pen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277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ctoza 6mg/ml solut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15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Focus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2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amju 30mg modified-release tablets (AMCo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2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dureon 2mg powder and solvent for prolonged-release suspension for injection pre-filled pens (AstraZenec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6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ulicity 0.75mg/0.5ml solution for injection pre-filled pens (Eli Lilly and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775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100mg tablets (Colorama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77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raglutide 6mg/ml solution for injection 3ml pre-filled disposable devices (Colorama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785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oral powder sachets sugar free (J M McGill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78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ulaglutide 0.75mg/0.5ml solution for injection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989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200units/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69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100mg tablets (J M McGill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4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iom 15mg tablets (Tillomed Laboratorie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54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54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raglutide 6mg/ml solution for injection 3ml pre-filled disposable devices (Niche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69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6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06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1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6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pre-filled SoloStar pens (Lexon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85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8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Sigma Pharmaceuticals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012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ient SR 750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012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ient SR 1000mg tablets (Consilient Health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077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0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12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34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34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37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38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38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73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njardy 5mg/850mg tablets (Boehringer Ingelheim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0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850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14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25mg tablet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6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pre-filled SoloStar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318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mpagliflozin 12.5mg / Metformin 1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29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57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75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75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7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2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raglutide 6mg/ml solution for injection 3ml pre-filled disposable devices (DE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8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ilxona 60mg modified-release tablets (Actavi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351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tablets (J M McGill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352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6.25mg tablets (J M McGill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2511000001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glucon 5mg tablet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13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Genesis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31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/ Metformin 1g tablets (Colorama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31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tablets (Colorama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Brown &amp; Burk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3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Brown &amp; Burk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Brown &amp; Burk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3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Brown &amp; Burk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18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benclamide 2.5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420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clazide 8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430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pizide 5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480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pizide 2.5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62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mepiride 3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63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mepiride 4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790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85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5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sophane 100units/ml suspension for injection 10ml vials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8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Basal 100units/ml suspension for injection 5ml vial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370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acarbose 5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48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repaglinide 1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490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repaglinide 2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560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rosiglitazone (as rosiglitazone maleate) 8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570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rosiglitazone (as rosiglitazone maleate) 4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Basal 100units/ml suspension for injection 3ml pre-filled OptiSet pens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620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pioglitazone (as pioglitazone hydrochloride) 15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2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FlexPen 100units/ml suspens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2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NovoLet 100units/ml suspens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25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50mg/5ml oral solut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Penfill 100units/ml suspension for injection 3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4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25 100units/ml suspension for injection 3ml cartridge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4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10 Penfill 100units/ml suspension for injection 3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5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Basal 100units/ml suspension for injection 3ml cartridge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6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20 NovoLet 100units/ml suspens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6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30/70 Mix 100units/ml suspension for injection 10ml vial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7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20 Penfill 100units/ml suspension for injection 1.5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7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rk Mixtard 30 100units/ml suspension for injection 10ml vial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NovoLet 100units/ml suspens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5 100units/ml suspension for injection 10ml vials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2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40 NovoLet 100units/ml suspens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50 Penfill 100units/ml suspension for injection 3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3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3ml cartridges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4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50 100units/ml suspension for injection 5ml vial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5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ge 100units/ml suspension for injection 10ml vial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6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Pen 100units/ml suspension for injection 3ml pre-filled pens (Eli Lilly and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7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7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30/70 Mix 100units/ml suspension for injection 1.5ml cartridge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8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50 NovoLet 100units/ml suspens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8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Pen 100units/ml solution for injection 3ml pre-filled pens (Eli Lilly and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0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1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40 Penfill 100units/ml suspension for injection 3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1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Novolet 100units/ml solut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2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.5ml cartridges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OptiSet pens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3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Neutral 100units/ml suspension for injection 1.5ml cartridge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4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Lente 100units/ml suspension for injection 10ml vials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5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Neutral 100units/ml solution for injection 10ml vial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57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5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7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50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8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rapid NovoLet 100units/ml solution for injection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90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Ject S Pen 100units/ml solution for injection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94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Rapid 100units/ml solution for injection 5ml vials (Aventis Ph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0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Actrapid Penfill 100units/ml solution for injection 1.5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1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rapid Penfill 100units/ml solution for injection 3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12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S 100units/ml solution for injection 10ml vials (Eli Lilly &amp; C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47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olution sugar free (Colonis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48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Colonis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4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Myla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49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Myla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5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/5ml oral solution sugar free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99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Myla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61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Mylan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8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spart 100units/ml solution for injection 3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15/85 100units/ml suspension for injection 5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20/80 100units/ml suspens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25/75 100units/ml suspension for injection 3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30/70 100units/ml suspens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30/70 100units/ml suspens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40/60 100units/ml suspens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50/50 100units/ml suspens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2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porcine 30/70 100units/ml suspens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2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human 100units/ml suspension for injection 1.5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2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human 100units/ml suspens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human 100units/ml suspension for injection 5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3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porcine 100units/ml suspens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4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porcine 100units/ml suspension for injection 1.5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3211000001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500mg tablets (Merck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51110000011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850mg tablets (Merck Pharmaceutical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51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20mg tablets (Novartis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renorm 30mg tablets (Sanofi-Synthelabo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89110000011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6011000001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83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80mg tablets (Novartis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33110000011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Unichem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29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30/70 Mix 100units/ml suspension for injection 3ml cartridge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3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bovine 100units/ml solution for injection 3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34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Neutral 100units/ml suspension for injection 3ml cartridge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5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porcine 100units/ml suspension for injection 3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91210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500 milligram and rosiglitazone (as rosiglitazone maleate) 1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91250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1 gram and rosiglitazone (as rosiglitazone maleate) 4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9361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hydrochloride 750mg m/r tablet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15330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hydrochloride 1g m/r tablet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98730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850 milligram and pioglitazone (as pioglitazone hydrochloride) 15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4345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sitagliptin (as sitagliptin phosphate) 10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3067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saxagliptin 2.5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37130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saxagliptin 5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70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64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9111000001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glyk 80mg tablets (Ashbourne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68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3ml cartridge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68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Pen 100units/ml suspens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69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Pen 100units/ml suspension for injection 3ml pre-filled pens (Waymade Healthcare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7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95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.5ml cartridge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9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02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1mg/500mg tablets (GlaxoSmithKline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03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500mg tablets (GlaxoSmithKline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4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2110000011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6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4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55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onil 5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6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ese 5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71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50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95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500microgram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96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2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15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80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3011000001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yformin 500mg tablets (Dr Reddy's Lab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41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48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81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nodiab 5mg tablets (PI)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20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3mg tablets (PI) (Dowelhurst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228110000011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39511000001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Approved Prescription Service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48011000001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524110000011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nodiab 5mg tablets (Pfizer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562110000011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Unichem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90811000001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Kent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957110000011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Alpharma Limite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978110000011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IVAX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98511000001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Sandoz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16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IVAX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36820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canagliflozin 10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312110000011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452110000011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45911000001103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80mg tablets (Servier Laboratories Limite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461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Ranbaxy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64110000011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Alpharma Limite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89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Penfill 100units/ml solution for injection 3ml cartridges (Novo Nordisk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94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temir 100units/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97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temir 100units/ml solution for injection 3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888110000011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Unichem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953110000011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087110000011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nodiab 2.5mg tablets (Pfizer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17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1000mg tablets (GlaxoSmithKline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22911000001107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Kent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95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7.5mg/5ml oral solut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95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95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7.5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96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16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23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/5ml oral solut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24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7.5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2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7110000011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Unichem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4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250mg/5ml oral solut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4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425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5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25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4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425mg/5ml oral suspension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81110000011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vazide 80mg tablets (Lexon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82811000001109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Alpharma Limite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872110000011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Generics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3011000001101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IVAX Pharmaceuticals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09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Sandoz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22211000001106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4mg tablets (GlaxoSmithKline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29811000001102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Sandoz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528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10ml vials (sanofi-aventis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555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Wockhardt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556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Wockhardt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6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The Boots Company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98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Almus Pharmaceutical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801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Almus Pharmaceutical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801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Almus Pharmaceutical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043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iasp 100units/ml solution for injection 10ml vials (Novo Nordis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188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olution sugar free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55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ijumet 750mg modified-release tablets (Medreich Plc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823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956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Almus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9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Isophane 100units/ml suspension for injection 10ml vial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9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Isophane 100units/ml suspension for injection 1.5ml cartridges (Waymad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98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lorpropamide 250mg/5ml oral suspension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692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lorpropamide 100mg tablets (Special Orde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13005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chlorpropamide 10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58004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tolazamide 25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9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Isophane 100units/ml suspension for injection 1.5ml cartridge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0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Isophane 100units/ml suspension for injection 10ml vials (C P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2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ovine 100units/ml suspens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078008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tolazamide 500 milligram/1 each conventional release oral tablet (clinical drug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4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lorpropamide 100mg tablets (The Boots Company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214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R KwikPen 500units/ml solution for injection 3ml pre-filled pens (Imported (United States)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215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500units/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33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/ Metformin 1g tablets (Ennogen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3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tablets (Ennogen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33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6.25mg tablets (Ennogen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18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25mg tablets (Niche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183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6.25mg tablets (Niche Pharma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316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NorthStar Healthcare Unlimited Company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47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Yaltormin SR 500mg tablets (Wockhardt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48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Yaltormin SR 750mg tablets (Wockhardt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6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solution for injection 3ml cartridges (Sanofi Pasteur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93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RX F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93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RX Farma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653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/ Metformin 850mg tablets (Teva UK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672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/ Metformin 850mg tablets (A A H Pharmaceuticals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776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Sanofi 100units/ml solution for injection 3ml cartridges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849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uxtan SR 500mg tablets (Accord Healthcare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spart 100units/ml solut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solut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ulisine 100units/ml solut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solution for injection 3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0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bovine 100units/ml solution for injection 1.5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2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solution for injection 1.5ml cartridg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solut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7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porcine 100units/ml solut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zinc mixed human 100units/ml suspension for injection 10ml vial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8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mglee 100units/ml solution for injection 3ml pre-filled pens (Mylan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468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/ Metformin 850mg tablets (Alliance Healthcare (Distribution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739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Flamingo Pharma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763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Originalis B.V.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04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10mg tablets (Originalis B.V.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32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/ Metformin 850mg tablets (Torrent Pharma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6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Torrent Pharma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7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Torrent Pharma (UK)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931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10mg tablets (Pharmaram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906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6.25mg tablets (Originalis B.V.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9113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ujeo 300units/ml solution for injection 3ml pre-filled DoubleStar pens (Sanofi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914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160mg tablet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9259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Relonchem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9318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300units/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069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204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Mawdsley-Brooks &amp; Company Ltd)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6305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/ Lixisenatide 33micrograms/ml solution for injection 3ml pre-filled disposable devices (product)</w:t>
            </w:r>
          </w:p>
        </w:tc>
      </w:tr>
      <w:tr w:rsidR="00176BE0" w:rsidTr="00CE18C9">
        <w:trPr>
          <w:trHeight w:val="170"/>
        </w:trPr>
        <w:tc>
          <w:tcPr>
            <w:tcW w:w="1644" w:type="dxa"/>
            <w:tcBorders>
              <w:top w:val="double" w:sz="4" w:space="0" w:color="FFFFFF"/>
              <w:bottom w:val="double" w:sz="4" w:space="0" w:color="FFFFFF"/>
            </w:tcBorders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561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630611000001100</w:t>
            </w:r>
          </w:p>
        </w:tc>
        <w:tc>
          <w:tcPr>
            <w:tcW w:w="5187" w:type="dxa"/>
          </w:tcPr>
          <w:p w:rsidR="00176BE0" w:rsidRDefault="00176BE0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/ Lixisenatide 50micrograms/ml solution for injection 3ml pre-filled disposable devices (product)</w:t>
            </w:r>
          </w:p>
        </w:tc>
      </w:tr>
    </w:tbl>
    <w:tbl>
      <w:tblPr>
        <w:tblStyle w:val="TableGrid3"/>
        <w:tblW w:w="0" w:type="auto"/>
        <w:tblLook w:val="04A0" w:firstRow="1" w:lastRow="0" w:firstColumn="1" w:lastColumn="0" w:noHBand="0" w:noVBand="1"/>
      </w:tblPr>
      <w:tblGrid>
        <w:gridCol w:w="1644"/>
        <w:gridCol w:w="1789"/>
        <w:gridCol w:w="4964"/>
      </w:tblGrid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337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glidia 0.6mg/ml oral suspension with 1ml oral syringe (Amring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33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glidia 0.6mg/ml oral suspension with 5ml oral syringe (Amring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337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glidia 6mg/ml oral suspension with 5ml oral syringe (Amring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355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387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05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600micrograms/ml oral suspension sugar fre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17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3ml cartridge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1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3ml cartridge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20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10ml vial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28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2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4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28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pre-filled SoloStar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3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lvus 5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39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KwikPen 100units/ml solution for injection 3ml pre-filled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40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2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40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1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41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2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08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7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08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5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12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pre-filled SoloStar pen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1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vokana 1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2.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7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3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12.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3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Xigduo 5mg/100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50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KwikPen 100units/ml suspension for injection 3ml pre-filled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5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5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1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6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7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vokana 10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7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met 50mg/100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7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8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25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8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5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6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1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72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cartridge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95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96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08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ctoza 6mg/ml solution for injection 3ml pre-filled pen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09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25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19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10ml vial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4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entadueto 2.5mg/100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51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esiba FlexTouch 200units/ml solution for injection 3ml pre-filled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7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/ Metformin 85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25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/ Pioglitazone 15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73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10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3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axagliptin 5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063005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injection solution 3mL cartridg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064004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injection solu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067006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injection solution 3mL cartridg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070005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injection solution 3mL prefilled pe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076004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spart 100units/mL injection solu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1110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human 100units/mL injection suspension 3mL cartridg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solut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3987005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injection solution 3mL prefilled pe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39880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human 100units/mL injection suspension 3mL prefilled pe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418007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bovine 100u/mL injection solu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419004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bovine 100u/mL injection solution 1.5mL cartridg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430001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porcine 100u/mL injection solu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483009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/mL injection solution 5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496005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/mL injection solution 1.5mL cartridg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85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njardy 12.5mg/100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12448008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ulisine 100units/mL injec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2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/ Rosiglitazone 1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175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/ Rosiglitazone 4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285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/ Rosiglitazone 2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72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72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7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74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12.5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8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vokana 100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8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met 50mg/1000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90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6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dureon BCise 2mg/0.85ml prolonged-release suspension for injection pre-filled pens (AstraZenec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67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unit/ml solution for infusion 30ml pre-filled syringes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67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unit/ml solution for infusion 30ml pre-filled syrin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16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pre-filled SoloStar pen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2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3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1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3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75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3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100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39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3ml cartridge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vokana 10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1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met 50mg/100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1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5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entadueto 2.5mg/100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5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2.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ujeo 300units/ml solution for injection 1.5ml pre-filled SoloStar pen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0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ajenta 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esiba FlexTouch 200units/ml solution for injection 3ml pre-filled pen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6.2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5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12.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6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Xigduo 5mg/100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23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ukkarto SR 750mg tablets (Morningside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292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Rivopharm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379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axenda 6mg/ml solution for injection 3ml pre-filled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533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750mg modified-release tablets (Morningside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09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pre-filled OptiSet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09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ulisine 100units/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50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OptiClik 100units/ml solution for injection 3ml cartridges (sanofi-aventi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72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Unichem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74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29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Relonche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44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100units/ml suspension for injection 3ml cartridge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35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biphasic 50/5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45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Niche Generic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4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Niche Generic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45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Niche Generic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59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64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4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70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500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86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1mg/500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8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1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87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1000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487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500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0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ese 5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1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Winthrop Pharmaceutical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29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3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100units/ml solution for injection 10ml vial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2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Pen 100units/ml solution for injection 3ml pre-filled pen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542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17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Somex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1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Somex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1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Somex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88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Pliva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9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ubera 1mg inhalation powder blisters (Pfizer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90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ubera 3mg inhalation powder blisters (Pfizer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70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1mg inhalation powder blister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703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3mg inhalation powder blister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7311000001107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52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0.5mg tablet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95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2mg tablet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18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Dr Reddy's Lab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rk Actrapid 100units/ml solution for injection 10ml vial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4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rk Insulatard 100units/ml suspension for injection 10ml vial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5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FlexPen 100units/ml solution for injection 3ml pre-filled pen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Neutral 100units/ml solution for injection 10ml vial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Neutral 100units/ml solution for injection 1.5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Isophane 100units/ml suspension for injection 10ml vial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19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Lente 100units/ml suspension for injection 10ml vial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50 Penfill 100units/ml suspension for injection 3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50 Penfill 100units/ml suspension for injection 1.5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40 Penfill 100units/ml suspension for injection 3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40 Penfill 100units/ml suspension for injection 1.5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4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Penfill 100units/ml suspension for injection 3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24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20 Penfill 100units/ml suspension for injection 3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rapid 100units/ml solution for injection 10ml vial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3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InnoLet 100units/ml suspension for injection 3ml pre-filled pen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4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Penfill 100units/ml suspension for injection 3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5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10 Penfill 100units/ml suspension for injection 1.5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35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20 Penfill 100units/ml suspension for injection 1.5ml cartridges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49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34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Sandoz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344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Sandoz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11000001101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94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enatide 10micrograms/0.04ml solution for injection 2.4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494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enatide 5micrograms/0.02ml solution for injection 1.2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5811000001106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Alpharma Limite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599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Rosemo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765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0.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0811000001108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625micrograms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15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15mg/5ml oral solut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9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10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9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12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0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2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15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625micrograms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6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12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36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6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47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47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147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9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/5ml oral solut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79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mg/5ml oral solut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813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9411000001101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Pfizer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00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1000mg tablets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5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68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8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8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182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20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20mg tablets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317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1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324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1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324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25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12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1000mg tablets (Novartis Pharmaceutical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1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850mg tablets (Novartis Pharmaceutical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12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ldagliptin 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1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/ Vildagliptin 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35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4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609007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nateglinide 12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4610002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nateglinide 6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57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588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UniChe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626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iddaryl 2mg tablets (Dee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626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iddaryl 3mg tablets (Dee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2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Ranbaxy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2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Ranbaxy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5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Tillomed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72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3ml cartridge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77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S 100units/ml solution for injection 3ml cartridge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33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500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33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4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34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8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5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R 100units/ml solution for injection 10ml vials (Imported (United States)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83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500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83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850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3884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KwikPen 100units/ml suspens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40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56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2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0711000001103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emi-Daonil 2.5mg tablet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22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Consilient Health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2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Consilient Health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83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olamyn SR 500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19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100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00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4mg/100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4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100units/ml suspension for injection 3ml cartridge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48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Pen 100units/ml suspension for injection 3ml pre-filled pen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49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Pen 100units/ml solution for injection 3ml pre-filled pen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249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31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400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2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40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8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584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592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10ml vial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66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100units/ml solution for injection 10ml vial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11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nodiab 5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59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cartridge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773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LPC Medical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090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09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091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334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dicil MR 30mg tablets (Ratiopharm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359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36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1000mg tablets (Merck Seron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373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500mg oral powder sachets (Merck Seron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411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oral powder sachets sugar fre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611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human 500units/ml solution for injection 20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7911000001103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Approved Prescription Servic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859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raglutide 18mg/3ml solution for injection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97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Zanza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984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599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Bristol-Myers Squibb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07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3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5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Bristol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53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Bristol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53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Bristol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061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Bristol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2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37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3mg tablets (Lexon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3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4mg tablets (Lexon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58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Lexon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187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850mg tablets (Lexon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56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56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71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5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72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4mg/10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273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8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4511000001108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3mg tablet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03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5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6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3ml cartridge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Pen 100units/ml suspension for injection 3ml pre-filled pen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19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Penfill 100units/ml suspension for injection 3ml cartridge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10ml vial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1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S 100units/ml solution for injection 10ml vial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2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52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701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Pfizer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702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672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InnoLet 100units/ml solution for injection 3ml pre-filled pen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199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Sovereign Medical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20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Sovereign Medical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496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5micrograms/0.02ml solution for injection 1.2ml pre-filled pen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03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10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03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8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06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alvus 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0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cartridge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1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Penfill 100units/ml solution for injection 3ml cartridge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11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FlexPen 100units/ml solution for injection 3ml pre-filled pen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58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10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59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3ml cartridge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6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81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1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82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2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8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4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9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1000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9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2mg/500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93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4mg/1000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594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4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01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01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bookmarkStart w:id="0" w:name="_GoBack"/>
            <w:bookmarkEnd w:id="0"/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01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09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KwikPen 100units/ml suspens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621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andin 0.5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821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Phoenix Healthcare Distributio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88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89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3ml cartridge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00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4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Phoenix Healthcare Distributio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5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Phoenix Healthcare Distributio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18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Phoenix Healthcare Distribution Ltd) (product)</w:t>
            </w:r>
          </w:p>
        </w:tc>
      </w:tr>
    </w:tbl>
    <w:tbl>
      <w:tblPr>
        <w:tblStyle w:val="TableGrid2"/>
        <w:tblW w:w="0" w:type="auto"/>
        <w:tblLook w:val="04A0" w:firstRow="1" w:lastRow="0" w:firstColumn="1" w:lastColumn="0" w:noHBand="0" w:noVBand="1"/>
      </w:tblPr>
      <w:tblGrid>
        <w:gridCol w:w="1644"/>
        <w:gridCol w:w="1789"/>
        <w:gridCol w:w="4964"/>
      </w:tblGrid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4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Phoenix Healthcare Distributio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70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Almus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72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Almus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797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Almus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030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Infusat 100units/ml solution for injection 10ml vials (Imported (Germany)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046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Infusat 100units/ml solution for injection 3.15ml cartridges (Imported (Germany)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150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25 100units/ml suspension for injection 3ml pre-filled SoloStar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155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2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12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10ml vial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24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265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100mg tablet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309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362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62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6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62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Sterwin Medicin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49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OptiSet pens (Necessity Suppl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67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8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500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9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62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Phoenix Healthcare Distributio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631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678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tile XL 30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74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KwikPen 100units/ml solution for injection 3ml pre-filled pen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745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KwikPen 100units/ml suspension for injection 3ml pre-filled pen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27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dureon 2mg powder and solvent for suspension for injection vial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275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enatide 2mg powder and solvent for suspension for injection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276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Aspire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277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Aspire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0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0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abet SR 1000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06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nyglid 1mg tablets (Consilient Health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07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nyglid 2mg tablets (Consilient Health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54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Basal 100units/ml suspension for injection 3ml pre-filled SoloStar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1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Alliance Healthcare (Distribution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1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1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2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362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6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Alliance Healthcare (Distribution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73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76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Consilient Health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76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Consilient Health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489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Alliance Healthcare (Distribution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527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4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570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Touch 100units/ml solut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59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Dr Reddy's Laboratories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1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850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3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50 KwikPen 100units/ml suspension for injection 3ml pre-filled pen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614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10ml vial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726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4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7511000001103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Unichem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818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Almus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863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45mg tablets (Lexon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995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zofar 15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022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zofar 15mg tablets (Arrow Generic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023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zofar 30mg tablets (Arrow Generic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023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zofar 45mg tablets (Arrow Generic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1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50mg Tablets (Merck Sharp &amp; Dohm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16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31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Sandoz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320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Sandoz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320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Sandoz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357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566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Creo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56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Creo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77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778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0925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02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Arrow Generic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111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208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entadueto 2.5mg/850mg tablets (Boehringer Ingelhei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20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entadueto 2.5mg/1000mg tablets (Boehringer Ingelhei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245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nagliptin 2.5mg / Metformin 1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245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nagliptin 2.5mg / Metformin 8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366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6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409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Medreich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409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abet SR 500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501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100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0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omboglyze 2.5mg/850mg tablets (Bristol-Myers Squibb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05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omboglyze 2.5mg/1000mg tablets (Bristol-Myers Squibb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11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axagliptin 2.5mg / Metformin 1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11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axagliptin 2.5mg / Metformin 8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35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6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64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64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9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modified-release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93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794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4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48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4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8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880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3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esiba FlexTouch 100units/ml solut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31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esiba FlexTouch 200units/ml solut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3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gludec 100units/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39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gludec 200units/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41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yxumia 10micrograms/0.2ml solution for injection 3ml pre-filled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99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xisenatide 20micrograms/0.2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6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6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6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2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082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308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olamyn SR 1000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35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Aurobindo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643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OptiClik cartridge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28111000001101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1mg tablet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36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dipion 30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487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48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37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7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5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67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10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94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394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Doncaster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01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Xigduo 5mg/850mg tablets (Bristol-Myers Squibb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01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Xigduo 5mg/1000mg tablets (Bristol-Myers Squibb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054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pagliflozin 5mg / Metformin 8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088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vokana 300mg tablets (Janssen-Cilag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088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vokana 100mg tablets (Janssen-Cilag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06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06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34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Morningside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3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15mg tablets (Morningside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380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modified-release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381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554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modified-release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56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ukkarto SR 500mg tablets (Morningside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238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10mg tablets (Boehringer Ingelhei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239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25mg tablets (Boehringer Ingelhei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529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mpagliflozin 1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11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Genesis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87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Pinewood Healthcare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7957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Ziclaseg 30mg modified-release tablets (Lupin (Europe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22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okanamet 50mg/850mg tablets (Janssen-Cilag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24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okanamet 50mg/1000mg tablets (Janssen-Cilag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49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50mg / Metformin 1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049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50mg / Metformin 8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27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degludec 100units/ml / Liraglutide 3.6mg/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2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amju 60mg modified-release tablets (AMCo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25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40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enatide 2mg powder and solvent for suspension for injection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462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ulicity 1.5mg/0.5ml solution for injection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775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300mg tablets (Colorama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7811000001101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amide 5mg tablets (Ashbourne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789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ulaglutide 1.5mg/0.5ml solution for injection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92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KwikPen 200units/ml solut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8940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dipion 15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00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iraglutide 6mg/ml solution for injection 3ml pre-filled disposable devices (J M McGill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3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2.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4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iom 30mg tablets (Tillomed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4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iom 45mg tablets (Tillomed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5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2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754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5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100mg tablets (Niche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55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oral powder sachets sugar free (Niche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6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ujeo 300units/ml solution for injection 1.5ml pre-filled SoloStar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69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87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0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300units/ml solution for injection 1.5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06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80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Lexon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81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dureon 2mg powder and solvent for suspension for injection vials (Lexon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86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Sigma Pharmaceuticals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88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9988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05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088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089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12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34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35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30mg modified-release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71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basaglar KwikPen 100units/ml solut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72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basaglar 100units/ml solution for injection 3ml cartridge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74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njardy 5mg/1000mg tablets (Boehringer Ingelhei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75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njardy 12.5mg/850mg tablets (Boehringer Ingelhei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17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njardy 12.5mg/1000mg tablets (Boehringer Ingelhei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04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08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100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14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domet 12.5mg/1000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14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12.5mg tablet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269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5micrograms/0.02ml solution for injection 1.2ml pre-filled pen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318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mpagliflozin 12.5mg / Metformin 8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318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mpagliflozin 5mg / Metformin 1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31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mpagliflozin 5mg / Metformin 85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76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Almus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28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modified-release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57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857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82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ilxona 30mg modified-release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8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Alliance Healthcare (Distribution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9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unit/ml solution for injection 50ml pre-filled syrin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9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unit/ml solution for injection 50ml pre-filled syringes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351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/ Metformin 1g tablets (J M McGill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352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25mg tablets (J M McGill Ltd) (product)</w:t>
            </w:r>
          </w:p>
        </w:tc>
      </w:tr>
    </w:tbl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1644"/>
        <w:gridCol w:w="1798"/>
        <w:gridCol w:w="4955"/>
      </w:tblGrid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23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modified-release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32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25mg tablets (Colorama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3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1mg tablets (Brown &amp; Burk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3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Brown &amp; Burk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4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4mg tablets (Brown &amp; Burk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498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Actavi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011000001101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19009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benclamide 5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51005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quidone 3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59007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mepiride 2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61003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glimepiride 1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670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tolbutamide 50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78007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50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6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ge 100units/ml suspens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9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Insulatard Penfill 100units/ml suspension for injection 1.5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9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25 100units/ml suspension for injection 3ml pre-filled OptiSet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38002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acarbose 10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47005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repaglinide 500 micro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610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pioglitazone (as pioglitazone hydrochloride) 3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0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Pen 100units/ml suspens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1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atard InnoLet 100units/ml suspens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3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25 100units/ml suspension for injection 5ml vial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3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2 100units/ml suspension for injection 3ml cartridge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38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itagliptin 50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4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sophane 100units/ml suspension for injection 3ml cartridge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4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20 Penfill 100units/ml suspension for injection 3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8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10 Penfill 100units/ml suspension for injection 1.5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9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10 NovoLet 100units/ml suspension for injection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69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Protamine Zinc 100units/ml suspension for injection 10ml vial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0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15 100units/ml suspension for injection 3ml pre-filled OptiSet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0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50 100units/ml suspens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1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Neutral 100units/ml solution for injection 10ml vial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1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InnoLet 100units/ml suspens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1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15 100units/ml suspension for injection 5ml vial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2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ject M3 Pen 100units/ml suspension for injection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2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50 100units/ml suspension for injection 3ml cartridge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3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ixtard 30 Penfill 100units/ml suspension for injection 3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3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50 Penfill 100units/ml suspension for injection 1.5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3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15 100units/ml suspension for injection 3ml cartridge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4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Neutral 100units/ml solution for injection 1.5ml cartridge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4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10ml vial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5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30 Penfill 100units/ml suspension for injection 1.5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5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6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Pen 100units/ml suspens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7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Penfill 100units/ml suspension for injection 3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8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Comb 50 100units/ml suspension for injection 3ml pre-filled OptiSet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79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0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Lente 100units/ml suspension for injection 10ml vial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0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100units/ml solut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1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Zn 100units/ml suspension for injection 10ml vial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2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2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Ultratard 100units/ml suspens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2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Isophane 100units/ml suspension for injection 1.5ml cartridge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4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Isophane 100units/ml suspension for injection 10ml vial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4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onotard 100units/ml suspens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4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cartridge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4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3ml cartridge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55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n Mixtard 40 Penfill 100units/ml suspension for injection 1.5ml cartridge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5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rk Actrapid 100units/ml solut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7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10ml vial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91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Rapid 100units/ml solution for injection 3ml pre-filled OptiSet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11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S 100units/ml solution for injection 3ml cartridges (Eli Lilly &amp; 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11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man Rapid 100units/ml solution for injection 3ml cartridge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12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rapid 100units/ml solut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12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elosulin 100units/ml solut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33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ork Insulatard 100units/ml suspension for injection 10ml vial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425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750mg modified-release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428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 tablets (Alliance Healthcare (Distribution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48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/5ml oral solution sugar free (Colonis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50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olution sugar fre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98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Myla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598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30mg tablets (Myla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613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500microgram tablets (Myla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614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Mylan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747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axenda 6mg/ml solut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766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Zicron PR 30mg tablets (Bristol Laboratorie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769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olution sugar free (Alliance Healthcare (Distribution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3769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/5ml oral solution sugar free (Alliance Healthcare (Distribution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8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spart 100units/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8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spart biphasic 30/7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8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aspart biphasic 30/70 100units/ml suspens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10/90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10/9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5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10/90 100units/ml suspens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15/85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15/85 100units/ml suspens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20/80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20/8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25/75 100units/ml suspens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25/75 100units/ml suspension for injection 5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5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30/70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0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30/7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40/60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40/6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50/50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5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50/50 100units/ml suspension for injection 10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50/5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human 50/50 100units/ml suspension for injection 5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1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porcine 30/70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2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porcine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35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biphasic 25/75 100units/ml suspens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3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biphasic 50/50 100units/ml suspens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3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biphasic 25/75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4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zinc mixed bovine 100units/ml suspension for injection 10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50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60mg tablets (Novartis Pharmaceutical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61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micron 30mg MR tablets (Servier Laboratories Limite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897009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pioglitazone (as pioglitazone hydrochloride) 45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60470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hydrochloride 500mg m/r tablet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0780006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injection solution 3mL cartridg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0877001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injection solution 3mL prefilled disposable injection devic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28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Neutral 100units/ml solution for injection 3ml cartridge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33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iphasic porcine 30/70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34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Porcine Isophane 100units/ml suspension for injection 3ml cartridge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53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porcine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9122001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500 milligram and rosiglitazone (as rosiglitazone maleate) 2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91240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1 gram and rosiglitazone (as rosiglitazone maleate) 2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91970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metformin hydrochloride 100 milligram/1 milliliter conventional release oral solution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39620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sitagliptin (as sitagliptin phosphate) 25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245130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sitagliptin (as sitagliptin phosphate) 5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4311000001106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100 tablets (Bayer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46711000001101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Taked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500110000011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94111000001103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1mg tablet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98911000001107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Alpharma Limite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15111000001108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ese 5mg tablets (Pfizer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199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45mg tablets (Taked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68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100units/ml suspension for injection 3ml cartridge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70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Novolet 100units/ml solution for injection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83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Waymade Healthcare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29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0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2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0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3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5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1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37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ia 8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5811000001108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Approved Prescription Servic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72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100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96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1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14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tarlix 120mg tablets (PI) (Waymad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40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100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49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56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465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50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11110000011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Unichem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19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1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20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2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21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4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32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onil 5mg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548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50 tablets (PI) (Dowelhurst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8011000001106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15mg tablets (Taked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93911000001106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Sandoz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1911000001108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il 80mg tablets (Milphar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637811000001108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Sterwin Medicin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0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Alpharma Limite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34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IVAX Pharmaceutical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3679006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dapagliflozin propanediol 5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3680009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dapagliflozin propanediol 1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18311000001102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 tablets (Unichem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463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Ranbaxy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589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evemir FlexPen 100units/ml solut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814110000011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bay 50 tablets (Bayer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85311000001108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Sterwin Medicin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093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2mg tablets (Unichem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093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mepiride 3mg tablets (Unichem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11811000001103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174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vandamet 4mg/1000mg tablets (GlaxoSmithKline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0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Norm 2mg tablets (Novo Nordisk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94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/5ml oral solut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96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497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23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5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23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7.5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24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16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24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4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59811000001106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Kent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00110000011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IVAX Pharmaceutical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4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425mg/5ml oral solut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5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6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7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olut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18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4711000001108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 tablets (Alpharma Limite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39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250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4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25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4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425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4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4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4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12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/5ml oral suspension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24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butamide 50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596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capsules (Special Orde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796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capsul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89611000001103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Approved Prescription Servic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92811000001108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Approved Prescription Servic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94411000001104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9907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SR 500mg tablets (Merck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18011000001106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Approved Prescription Service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23911000001109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2.5mg tablets (IVAX Pharmaceuticals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25311000001109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Genus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38211000001105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aryl 2mg tablets (Aventis Pharma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4375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Pen 100units/ml suspens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528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cartridges (sanofi-aventi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5321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ulisine 100units/ml solut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45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pizide 5mg tablets (Teva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52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clazide 80mg tablets (Milphar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9797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Almus Pharmaceutical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0430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iasp FlexTouch 100units/ml solution for injection 3ml pre-filled pen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043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iasp Penfill 100units/ml solution for injection 3ml cartridges (Novo Nordis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1882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/5ml oral solution sugar free (A A H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3468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Crescen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347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tablets (Crescen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5524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ijumet 500mg modified-release tablets (Medreich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553311000001100</w:t>
            </w:r>
          </w:p>
        </w:tc>
        <w:tc>
          <w:tcPr>
            <w:tcW w:w="4955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ijumet 1000mg modified-release tablets (Medreich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  <w:tcBorders>
              <w:bottom w:val="single" w:sz="4" w:space="0" w:color="000000" w:themeColor="text1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2019111000001100</w:t>
            </w:r>
          </w:p>
        </w:tc>
        <w:tc>
          <w:tcPr>
            <w:tcW w:w="4955" w:type="dxa"/>
            <w:tcBorders>
              <w:bottom w:val="single" w:sz="4" w:space="0" w:color="000000" w:themeColor="text1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lorpropamide 250mg/5ml oral suspens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98" w:type="dxa"/>
            <w:tcBorders>
              <w:bottom w:val="single" w:sz="4" w:space="0" w:color="auto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014311000001100</w:t>
            </w:r>
          </w:p>
        </w:tc>
        <w:tc>
          <w:tcPr>
            <w:tcW w:w="4955" w:type="dxa"/>
            <w:tcBorders>
              <w:bottom w:val="single" w:sz="4" w:space="0" w:color="auto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perzan 30mg powder and solvent for solution for injection pre-filled pens (GlaxoSmithKline UK Ltd) (product)</w:t>
            </w:r>
          </w:p>
        </w:tc>
      </w:tr>
    </w:tbl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44"/>
        <w:gridCol w:w="1789"/>
        <w:gridCol w:w="4964"/>
      </w:tblGrid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  <w:tcBorders>
              <w:top w:val="single" w:sz="4" w:space="0" w:color="auto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014611000001100</w:t>
            </w:r>
          </w:p>
        </w:tc>
        <w:tc>
          <w:tcPr>
            <w:tcW w:w="4964" w:type="dxa"/>
            <w:tcBorders>
              <w:top w:val="single" w:sz="4" w:space="0" w:color="auto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perzan 50mg powder and solvent for solution for injection pre-filled pens (GlaxoSmithKline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015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biglutide 30mg powder and solvent for solution for injection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015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biglutide 50mg powder and solvent for solution for injection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214004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roduct containing precisely chlorpropamide 250 milligram/1 each conventional release oral tablet (clinical drug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6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azamide 250mg tablets (Imported (United States)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86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olazamide 500mg tablets (Imported (United States)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72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ovine 100units/ml suspens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950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hlorpropamide 250mg tablets (The Boots Company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28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ypurin Bovine Isophane 100units/ml suspension for injection 3ml cartridges (C P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3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bovine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0933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25mg tablets (Ennogen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181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/ Metformin 1g tablets (Niche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182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logliptin 12.5mg tablets (Niche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21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Junior KwikPen 100units/ml solution for injection 3ml pre-filled pens (Eli Lilly and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48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Yaltormin SR 1000mg tablets (Wockhardt UK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63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solution for injection 3ml pre-filled pen (Sanofi Pasteu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563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solution for injection 10ml vials (Sanofi Pasteur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776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Sanofi 100units/ml solution for injection 10ml vial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5776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Sanofi 100units/ml solution for injection 3ml pre-filled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human 100units/ml suspens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isophane human 100units/ml suspens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solution for injection 1.5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solution for injection 10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7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protamine zinc bovine 100units/ml suspension for injection 10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bovine 100units/ml solution for injection 10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solution for injection 3ml cartridg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nits/ml solution for injection 5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048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zinc crystalline human 100units/ml suspension for injection 10ml vial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0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25mg tablets (Originalis B.V.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57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Torrent Pharma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89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25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8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50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893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ajenta 5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904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ctoza 6mg/ml solution for injection 3ml pre-filled pens (Originalis B.V.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91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ydex 160mg tablets (Medreich Plc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20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8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618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uliqua 100units/ml / 50micrograms/ml solution for injection 3ml pre-filled SoloStar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6620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uliqua 100units/ml / 33micrograms/ml solution for injection 3ml pre-filled SoloStar pens (Sanofi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337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mglidia 6mg/ml oral suspension with 1ml oral syringe (Amring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06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ibenclamide 6mg/ml oral suspension sugar fre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1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10ml vial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28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tos 3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32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36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100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37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1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37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39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Mix25 KwikPen 100units/ml suspension for injection 3ml pre-filled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40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met 50mg/100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40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10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40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5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449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sugar free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09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Glucophage 8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12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ctoza 6mg/ml solution for injection 3ml pre-filled pen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12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vokana 3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3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met 50mg/10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5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2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6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1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6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2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7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entadueto 2.5mg/10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entadueto 2.5mg/85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2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omboglyze 2.5mg/1000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36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ajenta 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38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6.25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50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2.5mg tablets (Mawdsley-Brooks &amp; Company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90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pidra 100units/ml solution for injection 3ml cartridge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59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dureon 2mg powder and solvent for prolonged-release suspension for injection pre-filled pen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18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ilxona 60mg modified-release tablets (Accord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25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ompetact 15mg/85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36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1000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72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SoloStar pen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9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9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695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Penfill 100units/ml solution for injection 3ml cartridge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09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12.5mg tablet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16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Pilsco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75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esiba Penfill 100units/ml solution for injection 3ml cartridge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635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pagliflozin 1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1635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apagliflozin 5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24104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Canagliflozin 100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065003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lispro 100units/mL injection solu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100008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zinc extended release 100units/mL injec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251430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protamine zinc bovine 100units/mL injec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469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solution for injection 3ml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1485002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soluble human 100u/mL injection solution 1.5mL cartridge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85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Synjardy 5mg/1000mg tablets (CST Pharma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08440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zinc suspension mixed human 100units/ml injec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400847007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Insulin glargine 100units/mL injection solution 10mL vial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21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Pioglitazone 45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532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/ Rosiglitazone 2mg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664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/5ml oral solution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8991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71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alog 100units/ml solution for injection 3ml cartridge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73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Rapid FlexPen 100units/ml solution for injection 3ml pre-filled pen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74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6.25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89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ucreas 50mg/1000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89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5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92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NovoMix 30 FlexPen 100units/ml suspension for injection 3ml pre-filled pen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9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2.5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7992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18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mzarin 30mg modified-release tablets (Key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18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mzarin 60mg modified-release tablets (Key Pharmaceuticals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74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10micrograms/0.04ml solution for injection 2.4ml pre-filled pen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74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Tresiba FlexTouch 200units/ml solution for injection 3ml pre-filled pens (Pharmaram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082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Exenatide 2mg/0.85ml prolonged-release suspension for injection pre-filled disposable devices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238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Byetta 5micrograms/0.02ml solution for injection 1.2ml pre-filled pen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35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Forxiga 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39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I 100units/ml suspension for injection 3ml cartridge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39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Humulin M3 100units/ml suspension for injection 10ml vial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1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nuvia 2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2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1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24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ardiance 2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27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Jentadueto 2.5mg/85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4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Komboglyze 2.5mg/100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4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cartridge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5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10ml vial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45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Lantus 100units/ml solution for injection 3ml pre-filled SoloStar pen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580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Onglyza 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46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domet 12.5mg/1000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75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Vipidia 25mg tablets (DE Pharmaceuticals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909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1mg tablets (Rivopharm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1912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Repaglinide 2mg tablets (Rivopharm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2933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Acarbose 100mg tablets (Rivopharm (UK)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5305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500mg modified-release tablets (Morningside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8543111000001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Metformin 1g modified-release tablets (Morningside Healthcare Ltd) (product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6911000000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short message service text message first invitation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6921000000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short message service text message second invitation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756006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first letter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757002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second letter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758007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third letter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759004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verbal invite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310425007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invitation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66931000000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short message service text message third invitation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083111000000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invitation email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09921000000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Quality and Outcomes Framework quality indicator-related care invitation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110921000000100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Quality and Outcomes Framework diabetes mellitus quality indicator-related care invitation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43401000000102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Quality and Outcomes Framework diabetes mellitus quality indicator-related care invitation using preferred method of communication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  <w:bottom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185760009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telephone invite (procedure)</w:t>
            </w:r>
          </w:p>
        </w:tc>
      </w:tr>
      <w:tr w:rsidR="00A020C1" w:rsidTr="00B2437A">
        <w:trPr>
          <w:trHeight w:val="170"/>
        </w:trPr>
        <w:tc>
          <w:tcPr>
            <w:tcW w:w="1644" w:type="dxa"/>
            <w:tcBorders>
              <w:top w:val="nil"/>
            </w:tcBorders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</w:p>
        </w:tc>
        <w:tc>
          <w:tcPr>
            <w:tcW w:w="1789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705072004</w:t>
            </w:r>
          </w:p>
        </w:tc>
        <w:tc>
          <w:tcPr>
            <w:tcW w:w="4964" w:type="dxa"/>
          </w:tcPr>
          <w:p w:rsidR="00A020C1" w:rsidRDefault="00A020C1" w:rsidP="00D64911">
            <w:pPr>
              <w:autoSpaceDE w:val="0"/>
              <w:autoSpaceDN w:val="0"/>
              <w:adjustRightInd w:val="0"/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</w:pPr>
            <w:r>
              <w:rPr>
                <w:rFonts w:ascii="Calibri" w:eastAsia="Arial Unicode MS" w:hAnsi="Calibri" w:cs="Calibri"/>
                <w:color w:val="000000"/>
                <w:sz w:val="14"/>
                <w:szCs w:val="14"/>
              </w:rPr>
              <w:t>Diabetes monitoring invitation by short message service text messaging (procedure)</w:t>
            </w:r>
          </w:p>
        </w:tc>
      </w:tr>
    </w:tbl>
    <w:p w:rsidR="00D64911" w:rsidRDefault="00D64911" w:rsidP="001138E8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</w:pPr>
    </w:p>
    <w:p w:rsidR="00D64911" w:rsidRDefault="00D64911" w:rsidP="001138E8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</w:pPr>
    </w:p>
    <w:p w:rsidR="00A020C1" w:rsidRDefault="00A020C1">
      <w:pPr>
        <w:spacing w:after="160" w:line="259" w:lineRule="auto"/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</w:pPr>
      <w:r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br w:type="page"/>
      </w:r>
    </w:p>
    <w:p w:rsidR="001138E8" w:rsidRPr="001E565E" w:rsidRDefault="001138E8" w:rsidP="001138E8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</w:pPr>
      <w:r w:rsidRPr="001E565E"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lastRenderedPageBreak/>
        <w:t xml:space="preserve">Supplementary Table </w:t>
      </w:r>
      <w:r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t>6</w:t>
      </w:r>
      <w:r w:rsidRPr="001E565E"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t xml:space="preserve">: Counts of </w:t>
      </w:r>
      <w:r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t>Covid</w:t>
      </w:r>
      <w:r w:rsidRPr="001E565E"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t xml:space="preserve">-19 cases in the new data resource compared with the Public Health England </w:t>
      </w:r>
      <w:r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t>Covid</w:t>
      </w:r>
      <w:r w:rsidRPr="001E565E">
        <w:rPr>
          <w:rFonts w:ascii="Calibri" w:eastAsia="Arial Unicode MS" w:hAnsi="Calibri" w:cs="Arial Unicode MS"/>
          <w:b/>
          <w:bCs/>
          <w:color w:val="000000"/>
          <w:sz w:val="22"/>
          <w:szCs w:val="22"/>
          <w:u w:color="000000"/>
          <w:bdr w:val="nil"/>
          <w:lang w:val="en-US"/>
        </w:rPr>
        <w:t xml:space="preserve">-19 reports for 31 October 2020. </w:t>
      </w:r>
    </w:p>
    <w:p w:rsidR="001138E8" w:rsidRDefault="001138E8" w:rsidP="001138E8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eastAsia="Arial Unicode MS" w:hAnsi="Calibri" w:cs="Arial Unicode MS"/>
          <w:color w:val="000000"/>
          <w:sz w:val="22"/>
          <w:szCs w:val="22"/>
          <w:u w:color="000000"/>
          <w:bdr w:val="nil"/>
          <w:lang w:val="en-US"/>
        </w:rPr>
      </w:pP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926"/>
        <w:gridCol w:w="1514"/>
        <w:gridCol w:w="1584"/>
        <w:gridCol w:w="1747"/>
        <w:gridCol w:w="1114"/>
        <w:gridCol w:w="1348"/>
        <w:gridCol w:w="1260"/>
      </w:tblGrid>
      <w:tr w:rsidR="001138E8" w:rsidTr="00D64911">
        <w:tc>
          <w:tcPr>
            <w:tcW w:w="936" w:type="dxa"/>
          </w:tcPr>
          <w:p w:rsidR="001138E8" w:rsidRDefault="001138E8" w:rsidP="00D64911">
            <w:pPr>
              <w:rPr>
                <w:rFonts w:ascii="Calibri" w:eastAsia="Arial Unicode MS" w:hAnsi="Calibri" w:cs="Arial Unicode MS"/>
                <w:color w:val="000000"/>
                <w:sz w:val="22"/>
                <w:szCs w:val="22"/>
                <w:u w:color="000000"/>
                <w:lang w:val="en-US"/>
              </w:rPr>
            </w:pPr>
          </w:p>
          <w:p w:rsidR="001138E8" w:rsidRDefault="001138E8" w:rsidP="00D64911">
            <w:pPr>
              <w:rPr>
                <w:rFonts w:ascii="Calibri" w:eastAsia="Arial Unicode MS" w:hAnsi="Calibri" w:cs="Arial Unicode MS"/>
                <w:color w:val="000000"/>
                <w:sz w:val="22"/>
                <w:szCs w:val="22"/>
                <w:u w:color="000000"/>
                <w:lang w:val="en-US"/>
              </w:rPr>
            </w:pPr>
          </w:p>
          <w:p w:rsidR="001138E8" w:rsidRDefault="001138E8" w:rsidP="00D64911">
            <w:pPr>
              <w:rPr>
                <w:rFonts w:ascii="Calibri" w:eastAsia="Arial Unicode MS" w:hAnsi="Calibri" w:cs="Arial Unicode MS"/>
                <w:color w:val="000000"/>
                <w:sz w:val="22"/>
                <w:szCs w:val="22"/>
                <w:u w:color="000000"/>
                <w:lang w:val="en-US"/>
              </w:rPr>
            </w:pPr>
          </w:p>
        </w:tc>
        <w:tc>
          <w:tcPr>
            <w:tcW w:w="2887" w:type="dxa"/>
            <w:gridSpan w:val="2"/>
          </w:tcPr>
          <w:p w:rsidR="001138E8" w:rsidRPr="000B3A6D" w:rsidRDefault="001138E8" w:rsidP="00D64911">
            <w:pPr>
              <w:pStyle w:val="NormalWeb"/>
              <w:spacing w:before="0" w:after="0"/>
              <w:jc w:val="center"/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>Covid</w:t>
            </w:r>
            <w:r w:rsidRPr="000B3A6D">
              <w:rPr>
                <w:rFonts w:ascii="Calibri" w:hAnsi="Calibri" w:cs="Calibri"/>
                <w:b/>
                <w:bCs/>
                <w:color w:val="000000" w:themeColor="text1"/>
                <w:sz w:val="20"/>
                <w:szCs w:val="20"/>
              </w:rPr>
              <w:t xml:space="preserve"> laboratory test data</w:t>
            </w:r>
          </w:p>
          <w:p w:rsidR="001138E8" w:rsidRPr="000B3A6D" w:rsidRDefault="001138E8" w:rsidP="00D64911">
            <w:pPr>
              <w:jc w:val="center"/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</w:pPr>
          </w:p>
        </w:tc>
        <w:tc>
          <w:tcPr>
            <w:tcW w:w="2976" w:type="dxa"/>
            <w:gridSpan w:val="2"/>
          </w:tcPr>
          <w:p w:rsidR="001138E8" w:rsidRPr="000B3A6D" w:rsidRDefault="001138E8" w:rsidP="00D64911">
            <w:pPr>
              <w:jc w:val="center"/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</w:pPr>
            <w:r w:rsidRPr="000B3A6D"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 xml:space="preserve">Hospitalised </w:t>
            </w:r>
            <w:r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>participant</w:t>
            </w:r>
            <w:r w:rsidRPr="000B3A6D"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 xml:space="preserve">s with </w:t>
            </w:r>
            <w:r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>Covid</w:t>
            </w:r>
            <w:r w:rsidRPr="000B3A6D"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>-19</w:t>
            </w:r>
          </w:p>
        </w:tc>
        <w:tc>
          <w:tcPr>
            <w:tcW w:w="2694" w:type="dxa"/>
            <w:gridSpan w:val="2"/>
          </w:tcPr>
          <w:p w:rsidR="001138E8" w:rsidRPr="000B3A6D" w:rsidRDefault="001138E8" w:rsidP="00D64911">
            <w:pPr>
              <w:jc w:val="center"/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</w:pPr>
            <w:r w:rsidRPr="000B3A6D"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 xml:space="preserve">Deaths with </w:t>
            </w:r>
            <w:r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>Covid</w:t>
            </w:r>
            <w:r w:rsidRPr="000B3A6D"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  <w:t>-19 on the death certificate</w:t>
            </w:r>
          </w:p>
        </w:tc>
      </w:tr>
      <w:tr w:rsidR="001138E8" w:rsidTr="00D64911">
        <w:tc>
          <w:tcPr>
            <w:tcW w:w="936" w:type="dxa"/>
          </w:tcPr>
          <w:p w:rsidR="001138E8" w:rsidRDefault="001138E8" w:rsidP="00D64911">
            <w:pPr>
              <w:rPr>
                <w:rFonts w:ascii="Calibri" w:eastAsia="Arial Unicode MS" w:hAnsi="Calibri" w:cs="Arial Unicode MS"/>
                <w:color w:val="000000"/>
                <w:sz w:val="22"/>
                <w:szCs w:val="22"/>
                <w:u w:color="000000"/>
                <w:lang w:val="en-US"/>
              </w:rPr>
            </w:pPr>
          </w:p>
        </w:tc>
        <w:tc>
          <w:tcPr>
            <w:tcW w:w="1582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  <w:t>Definition</w:t>
            </w:r>
          </w:p>
        </w:tc>
        <w:tc>
          <w:tcPr>
            <w:tcW w:w="1305" w:type="dxa"/>
          </w:tcPr>
          <w:p w:rsidR="001138E8" w:rsidRDefault="001138E8" w:rsidP="00D64911">
            <w:pPr>
              <w:pStyle w:val="ListParagraph"/>
              <w:adjustRightInd w:val="0"/>
              <w:ind w:left="0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Number of unique </w:t>
            </w:r>
          </w:p>
          <w:p w:rsidR="001138E8" w:rsidRPr="001D76E2" w:rsidRDefault="001138E8" w:rsidP="00D64911">
            <w:pPr>
              <w:pStyle w:val="ListParagraph"/>
              <w:adjustRightInd w:val="0"/>
              <w:ind w:left="0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articipants</w:t>
            </w:r>
          </w:p>
        </w:tc>
        <w:tc>
          <w:tcPr>
            <w:tcW w:w="1842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  <w:t>Definition</w:t>
            </w:r>
          </w:p>
        </w:tc>
        <w:tc>
          <w:tcPr>
            <w:tcW w:w="1134" w:type="dxa"/>
          </w:tcPr>
          <w:p w:rsidR="001138E8" w:rsidRDefault="001138E8" w:rsidP="00D6491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Number of unique </w:t>
            </w:r>
          </w:p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>
              <w:rPr>
                <w:sz w:val="16"/>
                <w:szCs w:val="16"/>
              </w:rPr>
              <w:t>participants</w:t>
            </w:r>
          </w:p>
        </w:tc>
        <w:tc>
          <w:tcPr>
            <w:tcW w:w="1395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  <w:t>Definition</w:t>
            </w:r>
          </w:p>
        </w:tc>
        <w:tc>
          <w:tcPr>
            <w:tcW w:w="1299" w:type="dxa"/>
          </w:tcPr>
          <w:p w:rsidR="001138E8" w:rsidRDefault="001138E8" w:rsidP="00D6491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Number of unique </w:t>
            </w:r>
          </w:p>
          <w:p w:rsidR="001138E8" w:rsidRPr="00F066EA" w:rsidRDefault="001138E8" w:rsidP="00D6491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articipants</w:t>
            </w:r>
          </w:p>
        </w:tc>
      </w:tr>
      <w:tr w:rsidR="001138E8" w:rsidTr="00D64911">
        <w:tc>
          <w:tcPr>
            <w:tcW w:w="936" w:type="dxa"/>
          </w:tcPr>
          <w:p w:rsidR="001138E8" w:rsidRPr="000B3A6D" w:rsidRDefault="001138E8" w:rsidP="00D64911">
            <w:pPr>
              <w:rPr>
                <w:rFonts w:ascii="Calibri" w:eastAsia="Arial Unicode MS" w:hAnsi="Calibri" w:cs="Arial Unicode MS"/>
                <w:b/>
                <w:bCs/>
                <w:color w:val="000000"/>
                <w:sz w:val="16"/>
                <w:szCs w:val="16"/>
                <w:u w:color="000000"/>
                <w:lang w:val="en-US"/>
              </w:rPr>
            </w:pPr>
            <w:r w:rsidRPr="000B3A6D">
              <w:rPr>
                <w:rFonts w:ascii="Calibri" w:eastAsia="Arial Unicode MS" w:hAnsi="Calibri" w:cs="Arial Unicode MS"/>
                <w:b/>
                <w:bCs/>
                <w:color w:val="000000"/>
                <w:sz w:val="16"/>
                <w:szCs w:val="16"/>
                <w:u w:color="000000"/>
                <w:lang w:val="en-US"/>
              </w:rPr>
              <w:t xml:space="preserve">Reported by Public Health England </w:t>
            </w:r>
          </w:p>
        </w:tc>
        <w:tc>
          <w:tcPr>
            <w:tcW w:w="1582" w:type="dxa"/>
          </w:tcPr>
          <w:p w:rsidR="001138E8" w:rsidRPr="000B3A6D" w:rsidRDefault="001138E8" w:rsidP="00D64911">
            <w:pPr>
              <w:jc w:val="center"/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</w:pPr>
            <w:r w:rsidRPr="000B3A6D"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 xml:space="preserve">Number of people with at least one positive 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>Covid</w:t>
            </w:r>
            <w:r w:rsidRPr="000B3A6D"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>-19 test result (either lab-reported or lateral flow device), by (i) specimen date  and (ii) date reported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begin" w:fldLock="1"/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instrText>ADDIN CSL_CITATION {"citationItems":[{"id":"ITEM-1","itemData":{"URL":"https://coronavirus.data.gov.uk/details/cases?areaType=overview&amp;areaName=United Kingdom","accessed":{"date-parts":[["2021","1","20"]]},"author":[{"dropping-particle":"","family":"Public Health England","given":"","non-dropping-particle":"","parse-names":false,"suffix":""}],"id":"ITEM-1","issued":{"date-parts":[["0"]]},"title":"Coronavirus cases in United Kingdom","type":"webpage"},"uris":["http://www.mendeley.com/documents/?uuid=829387e5-89cc-4796-b4c7-5efa0f4787ae"]}],"mendeley":{"formattedCitation":"&lt;sup&gt;9&lt;/sup&gt;","plainTextFormattedCitation":"9","previouslyFormattedCitation":"&lt;sup&gt;8&lt;/sup&gt;"},"properties":{"noteIndex":0},"schema":"https://github.com/citation-style-language/schema/raw/master/csl-citation.json"}</w:instrTex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separate"/>
            </w:r>
            <w:r w:rsidRPr="00FF58CE">
              <w:rPr>
                <w:rFonts w:ascii="Calibri" w:eastAsia="Arial Unicode MS" w:hAnsi="Calibri" w:cs="Arial Unicode MS"/>
                <w:iCs/>
                <w:noProof/>
                <w:color w:val="000000"/>
                <w:sz w:val="16"/>
                <w:szCs w:val="16"/>
                <w:u w:color="000000"/>
                <w:vertAlign w:val="superscript"/>
              </w:rPr>
              <w:t>9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end"/>
            </w:r>
          </w:p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</w:rPr>
            </w:pPr>
          </w:p>
        </w:tc>
        <w:tc>
          <w:tcPr>
            <w:tcW w:w="1305" w:type="dxa"/>
          </w:tcPr>
          <w:p w:rsidR="001138E8" w:rsidRDefault="001138E8" w:rsidP="00D64911">
            <w:pPr>
              <w:pStyle w:val="ListParagraph"/>
              <w:numPr>
                <w:ilvl w:val="0"/>
                <w:numId w:val="29"/>
              </w:numPr>
              <w:adjustRightInd w:val="0"/>
              <w:jc w:val="center"/>
              <w:rPr>
                <w:sz w:val="16"/>
                <w:szCs w:val="16"/>
              </w:rPr>
            </w:pPr>
            <w:r w:rsidRPr="008E6EA1">
              <w:rPr>
                <w:sz w:val="16"/>
                <w:szCs w:val="16"/>
              </w:rPr>
              <w:t>904,105</w:t>
            </w:r>
          </w:p>
          <w:p w:rsidR="001138E8" w:rsidRPr="008E6EA1" w:rsidRDefault="001138E8" w:rsidP="00D64911">
            <w:pPr>
              <w:pStyle w:val="ListParagraph"/>
              <w:numPr>
                <w:ilvl w:val="0"/>
                <w:numId w:val="29"/>
              </w:numPr>
              <w:adjustRightInd w:val="0"/>
              <w:jc w:val="center"/>
              <w:rPr>
                <w:sz w:val="16"/>
                <w:szCs w:val="16"/>
              </w:rPr>
            </w:pPr>
            <w:r w:rsidRPr="001D76E2">
              <w:rPr>
                <w:sz w:val="16"/>
                <w:szCs w:val="16"/>
              </w:rPr>
              <w:t>1,011,660</w:t>
            </w:r>
          </w:p>
        </w:tc>
        <w:tc>
          <w:tcPr>
            <w:tcW w:w="1842" w:type="dxa"/>
          </w:tcPr>
          <w:p w:rsidR="001138E8" w:rsidRPr="000B3A6D" w:rsidRDefault="001138E8" w:rsidP="00D64911">
            <w:pPr>
              <w:jc w:val="center"/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</w:pPr>
            <w:r w:rsidRPr="000B3A6D"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 xml:space="preserve">Number of people admitted to hospital who tested positive for 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>Covid</w:t>
            </w:r>
            <w:r w:rsidRPr="000B3A6D"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>-19 in the 14 days prior to admission, and those who tested positive in hospital after admission.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begin" w:fldLock="1"/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instrText>ADDIN CSL_CITATION {"citationItems":[{"id":"ITEM-1","itemData":{"URL":"https://coronavirus.data.gov.uk/details/healthcare","accessed":{"date-parts":[["2021","1","20"]]},"author":[{"dropping-particle":"","family":"Public Health England","given":"","non-dropping-particle":"","parse-names":false,"suffix":""}],"id":"ITEM-1","issued":{"date-parts":[["0"]]},"title":"Coronavirus cases admitted to hospital","type":"webpage"},"uris":["http://www.mendeley.com/documents/?uuid=e5095817-9b1e-45f0-aab4-6ad018672be6"]}],"mendeley":{"formattedCitation":"&lt;sup&gt;10&lt;/sup&gt;","plainTextFormattedCitation":"10","previouslyFormattedCitation":"&lt;sup&gt;9&lt;/sup&gt;"},"properties":{"noteIndex":0},"schema":"https://github.com/citation-style-language/schema/raw/master/csl-citation.json"}</w:instrTex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separate"/>
            </w:r>
            <w:r w:rsidRPr="00FF58CE">
              <w:rPr>
                <w:rFonts w:ascii="Calibri" w:eastAsia="Arial Unicode MS" w:hAnsi="Calibri" w:cs="Arial Unicode MS"/>
                <w:iCs/>
                <w:noProof/>
                <w:color w:val="000000"/>
                <w:sz w:val="16"/>
                <w:szCs w:val="16"/>
                <w:u w:color="000000"/>
                <w:vertAlign w:val="superscript"/>
              </w:rPr>
              <w:t>10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end"/>
            </w:r>
          </w:p>
        </w:tc>
        <w:tc>
          <w:tcPr>
            <w:tcW w:w="1134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 w:rsidRPr="008E6EA1"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  <w:t>175,555</w:t>
            </w:r>
          </w:p>
        </w:tc>
        <w:tc>
          <w:tcPr>
            <w:tcW w:w="1395" w:type="dxa"/>
          </w:tcPr>
          <w:p w:rsidR="001138E8" w:rsidRPr="000B3A6D" w:rsidRDefault="001138E8" w:rsidP="00D64911">
            <w:pPr>
              <w:jc w:val="center"/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</w:pPr>
            <w:r w:rsidRPr="000B3A6D"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 xml:space="preserve">Number of deaths of people whose death certificate mentioned 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>Covid</w:t>
            </w:r>
            <w:r w:rsidRPr="000B3A6D"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t>-19 as one of the causes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begin" w:fldLock="1"/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instrText>ADDIN CSL_CITATION {"citationItems":[{"id":"ITEM-1","itemData":{"author":[{"dropping-particle":"","family":"Public Health England","given":"","non-dropping-particle":"","parse-names":false,"suffix":""}],"id":"ITEM-1","issued":{"date-parts":[["0"]]},"title":"Coronavirus deaths in England","type":"webpage"},"uris":["http://www.mendeley.com/documents/?uuid=5e4381d6-7c97-4a4f-b9d0-6602128cd844"]}],"mendeley":{"formattedCitation":"&lt;sup&gt;11&lt;/sup&gt;","plainTextFormattedCitation":"11","previouslyFormattedCitation":"&lt;sup&gt;10&lt;/sup&gt;"},"properties":{"noteIndex":0},"schema":"https://github.com/citation-style-language/schema/raw/master/csl-citation.json"}</w:instrTex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separate"/>
            </w:r>
            <w:r w:rsidRPr="00FF58CE">
              <w:rPr>
                <w:rFonts w:ascii="Calibri" w:eastAsia="Arial Unicode MS" w:hAnsi="Calibri" w:cs="Arial Unicode MS"/>
                <w:iCs/>
                <w:noProof/>
                <w:color w:val="000000"/>
                <w:sz w:val="16"/>
                <w:szCs w:val="16"/>
                <w:u w:color="000000"/>
                <w:vertAlign w:val="superscript"/>
              </w:rPr>
              <w:t>11</w:t>
            </w:r>
            <w:r>
              <w:rPr>
                <w:rFonts w:ascii="Calibri" w:eastAsia="Arial Unicode MS" w:hAnsi="Calibri" w:cs="Arial Unicode MS"/>
                <w:i/>
                <w:iCs/>
                <w:color w:val="000000"/>
                <w:sz w:val="16"/>
                <w:szCs w:val="16"/>
                <w:u w:color="000000"/>
              </w:rPr>
              <w:fldChar w:fldCharType="end"/>
            </w:r>
          </w:p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</w:rPr>
            </w:pPr>
          </w:p>
        </w:tc>
        <w:tc>
          <w:tcPr>
            <w:tcW w:w="1299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 w:rsidRPr="008E6EA1"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  <w:t>53,102</w:t>
            </w:r>
            <w:r w:rsidRPr="008E6EA1">
              <w:rPr>
                <w:rFonts w:ascii="Calibri" w:eastAsia="Arial Unicode MS" w:hAnsi="Calibri" w:cs="Calibri"/>
                <w:color w:val="000000"/>
                <w:sz w:val="16"/>
                <w:szCs w:val="16"/>
                <w:u w:color="000000"/>
                <w:vertAlign w:val="superscript"/>
                <w:lang w:val="en-US"/>
              </w:rPr>
              <w:t>†</w:t>
            </w:r>
          </w:p>
        </w:tc>
      </w:tr>
      <w:tr w:rsidR="001138E8" w:rsidTr="00D64911">
        <w:tc>
          <w:tcPr>
            <w:tcW w:w="936" w:type="dxa"/>
          </w:tcPr>
          <w:p w:rsidR="001138E8" w:rsidRPr="000B3A6D" w:rsidRDefault="001138E8" w:rsidP="00D64911">
            <w:pPr>
              <w:rPr>
                <w:rFonts w:ascii="Calibri" w:eastAsia="Arial Unicode MS" w:hAnsi="Calibri" w:cs="Arial Unicode MS"/>
                <w:b/>
                <w:bCs/>
                <w:color w:val="000000"/>
                <w:sz w:val="22"/>
                <w:szCs w:val="22"/>
                <w:u w:color="000000"/>
                <w:lang w:val="en-US"/>
              </w:rPr>
            </w:pPr>
            <w:r w:rsidRPr="000B3A6D">
              <w:rPr>
                <w:rFonts w:ascii="Calibri" w:eastAsia="Arial Unicode MS" w:hAnsi="Calibri" w:cs="Arial Unicode MS"/>
                <w:b/>
                <w:bCs/>
                <w:color w:val="000000"/>
                <w:sz w:val="16"/>
                <w:szCs w:val="16"/>
                <w:u w:color="000000"/>
                <w:lang w:val="en-US"/>
              </w:rPr>
              <w:t>Counts from the new data resource</w:t>
            </w:r>
          </w:p>
        </w:tc>
        <w:tc>
          <w:tcPr>
            <w:tcW w:w="1582" w:type="dxa"/>
          </w:tcPr>
          <w:p w:rsidR="001138E8" w:rsidRPr="00EA32CB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vertAlign w:val="superscript"/>
                <w:lang w:val="en-US"/>
              </w:rPr>
            </w:pPr>
            <w:r w:rsidRPr="007B3A04">
              <w:rPr>
                <w:rFonts w:ascii="Calibri" w:hAnsi="Calibri" w:cs="Calibri"/>
                <w:sz w:val="16"/>
                <w:szCs w:val="16"/>
              </w:rPr>
              <w:t xml:space="preserve">Number of </w:t>
            </w:r>
            <w:r>
              <w:rPr>
                <w:rFonts w:ascii="Calibri" w:hAnsi="Calibri" w:cs="Calibri"/>
                <w:sz w:val="16"/>
                <w:szCs w:val="16"/>
              </w:rPr>
              <w:t>participant</w:t>
            </w:r>
            <w:r w:rsidRPr="007B3A04">
              <w:rPr>
                <w:rFonts w:ascii="Calibri" w:hAnsi="Calibri" w:cs="Calibri"/>
                <w:sz w:val="16"/>
                <w:szCs w:val="16"/>
              </w:rPr>
              <w:t xml:space="preserve">s with a  positive antigen test from </w:t>
            </w:r>
            <w:r>
              <w:rPr>
                <w:rFonts w:ascii="Calibri" w:hAnsi="Calibri" w:cs="Calibri"/>
                <w:sz w:val="16"/>
                <w:szCs w:val="16"/>
              </w:rPr>
              <w:t>Covid</w:t>
            </w:r>
            <w:r w:rsidRPr="007B3A04">
              <w:rPr>
                <w:rFonts w:ascii="Calibri" w:hAnsi="Calibri" w:cs="Calibri"/>
                <w:sz w:val="16"/>
                <w:szCs w:val="16"/>
              </w:rPr>
              <w:t xml:space="preserve"> laboratory tests (i) with no restrictions and (ii) in the linked</w:t>
            </w:r>
            <w:r>
              <w:rPr>
                <w:rFonts w:ascii="Calibri" w:hAnsi="Calibri" w:cs="Calibri"/>
                <w:sz w:val="16"/>
                <w:szCs w:val="16"/>
              </w:rPr>
              <w:t xml:space="preserve"> cohort</w:t>
            </w:r>
            <w:r>
              <w:rPr>
                <w:rFonts w:ascii="Calibri" w:hAnsi="Calibri" w:cs="Calibri"/>
                <w:sz w:val="22"/>
                <w:szCs w:val="22"/>
                <w:vertAlign w:val="superscript"/>
              </w:rPr>
              <w:t>‡</w:t>
            </w:r>
          </w:p>
        </w:tc>
        <w:tc>
          <w:tcPr>
            <w:tcW w:w="1305" w:type="dxa"/>
          </w:tcPr>
          <w:p w:rsidR="001138E8" w:rsidRPr="00EA32CB" w:rsidRDefault="001138E8" w:rsidP="00D64911">
            <w:pPr>
              <w:pStyle w:val="ListParagraph"/>
              <w:numPr>
                <w:ilvl w:val="0"/>
                <w:numId w:val="30"/>
              </w:numPr>
              <w:ind w:left="0" w:firstLine="0"/>
              <w:jc w:val="center"/>
              <w:rPr>
                <w:sz w:val="16"/>
                <w:szCs w:val="16"/>
              </w:rPr>
            </w:pPr>
            <w:r w:rsidRPr="00EA32CB">
              <w:rPr>
                <w:rFonts w:eastAsia="Calibri" w:cs="Calibri"/>
                <w:sz w:val="16"/>
                <w:szCs w:val="16"/>
              </w:rPr>
              <w:t>884,311</w:t>
            </w:r>
          </w:p>
          <w:p w:rsidR="001138E8" w:rsidRPr="00EA32CB" w:rsidRDefault="001138E8" w:rsidP="00D64911">
            <w:pPr>
              <w:pStyle w:val="ListParagraph"/>
              <w:numPr>
                <w:ilvl w:val="0"/>
                <w:numId w:val="30"/>
              </w:numPr>
              <w:ind w:left="0" w:firstLine="0"/>
              <w:jc w:val="center"/>
              <w:rPr>
                <w:sz w:val="16"/>
                <w:szCs w:val="16"/>
              </w:rPr>
            </w:pPr>
            <w:r>
              <w:rPr>
                <w:rFonts w:eastAsia="Calibri"/>
                <w:sz w:val="16"/>
                <w:szCs w:val="16"/>
              </w:rPr>
              <w:t xml:space="preserve"> 776,503</w:t>
            </w:r>
          </w:p>
        </w:tc>
        <w:tc>
          <w:tcPr>
            <w:tcW w:w="1842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 w:rsidRPr="007B3A04">
              <w:rPr>
                <w:rFonts w:ascii="Calibri" w:hAnsi="Calibri" w:cs="Calibri"/>
                <w:sz w:val="16"/>
                <w:szCs w:val="16"/>
              </w:rPr>
              <w:t xml:space="preserve">Number of </w:t>
            </w:r>
            <w:r>
              <w:rPr>
                <w:rFonts w:ascii="Calibri" w:hAnsi="Calibri" w:cs="Calibri"/>
                <w:sz w:val="16"/>
                <w:szCs w:val="16"/>
              </w:rPr>
              <w:t>participant</w:t>
            </w:r>
            <w:r w:rsidRPr="007B3A04">
              <w:rPr>
                <w:rFonts w:ascii="Calibri" w:hAnsi="Calibri" w:cs="Calibri"/>
                <w:sz w:val="16"/>
                <w:szCs w:val="16"/>
              </w:rPr>
              <w:t xml:space="preserve">s with a diagnosis ICD10 code (U07.1, U07.2, U071, U072) appearing in the hospital episodes (main or secondary diagnostic code position in HES-APC) in the linked </w:t>
            </w:r>
            <w:r>
              <w:rPr>
                <w:rFonts w:ascii="Calibri" w:hAnsi="Calibri" w:cs="Calibri"/>
                <w:sz w:val="16"/>
                <w:szCs w:val="16"/>
              </w:rPr>
              <w:t xml:space="preserve">       cohort</w:t>
            </w:r>
            <w:r w:rsidRPr="007B3A04">
              <w:rPr>
                <w:rFonts w:ascii="Calibri" w:hAnsi="Calibri" w:cs="Calibri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1134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 w:rsidRPr="008E6EA1"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  <w:t>126,349</w:t>
            </w:r>
          </w:p>
        </w:tc>
        <w:tc>
          <w:tcPr>
            <w:tcW w:w="1395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 w:rsidRPr="007B3A04">
              <w:rPr>
                <w:rFonts w:ascii="Calibri" w:hAnsi="Calibri" w:cs="Calibri"/>
                <w:sz w:val="16"/>
                <w:szCs w:val="16"/>
              </w:rPr>
              <w:t xml:space="preserve">Number of </w:t>
            </w:r>
            <w:r>
              <w:rPr>
                <w:rFonts w:ascii="Calibri" w:hAnsi="Calibri" w:cs="Calibri"/>
                <w:sz w:val="16"/>
                <w:szCs w:val="16"/>
              </w:rPr>
              <w:t>participant</w:t>
            </w:r>
            <w:r w:rsidRPr="007B3A04">
              <w:rPr>
                <w:rFonts w:ascii="Calibri" w:hAnsi="Calibri" w:cs="Calibri"/>
                <w:sz w:val="16"/>
                <w:szCs w:val="16"/>
              </w:rPr>
              <w:t>s with a death registration with a mention of a diagnosis ICD10 code (U07.1, U07.2, U071, U072)</w:t>
            </w:r>
            <w:r>
              <w:rPr>
                <w:rFonts w:ascii="Calibri" w:hAnsi="Calibri" w:cs="Calibri"/>
                <w:sz w:val="16"/>
                <w:szCs w:val="16"/>
              </w:rPr>
              <w:t xml:space="preserve"> in the linked cohort</w:t>
            </w:r>
            <w:r>
              <w:rPr>
                <w:rFonts w:ascii="Calibri" w:hAnsi="Calibri" w:cs="Calibri"/>
                <w:sz w:val="22"/>
                <w:szCs w:val="22"/>
                <w:vertAlign w:val="superscript"/>
              </w:rPr>
              <w:t>‡</w:t>
            </w:r>
          </w:p>
        </w:tc>
        <w:tc>
          <w:tcPr>
            <w:tcW w:w="1299" w:type="dxa"/>
          </w:tcPr>
          <w:p w:rsidR="001138E8" w:rsidRPr="008E6EA1" w:rsidRDefault="001138E8" w:rsidP="00D64911">
            <w:pPr>
              <w:jc w:val="center"/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</w:pPr>
            <w:r w:rsidRPr="008E6EA1">
              <w:rPr>
                <w:rFonts w:ascii="Calibri" w:eastAsia="Arial Unicode MS" w:hAnsi="Calibri" w:cs="Arial Unicode MS"/>
                <w:color w:val="000000"/>
                <w:sz w:val="16"/>
                <w:szCs w:val="16"/>
                <w:u w:color="000000"/>
                <w:lang w:val="en-US"/>
              </w:rPr>
              <w:t>48,333</w:t>
            </w:r>
          </w:p>
        </w:tc>
      </w:tr>
    </w:tbl>
    <w:p w:rsidR="001138E8" w:rsidRDefault="001138E8" w:rsidP="001138E8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Calibri" w:eastAsia="Arial Unicode MS" w:hAnsi="Calibri" w:cs="Calibri"/>
          <w:color w:val="000000"/>
          <w:sz w:val="22"/>
          <w:szCs w:val="22"/>
          <w:u w:color="000000"/>
          <w:bdr w:val="nil"/>
          <w:lang w:val="en-US"/>
        </w:rPr>
      </w:pPr>
      <w:r>
        <w:rPr>
          <w:rFonts w:ascii="Calibri" w:eastAsia="Arial Unicode MS" w:hAnsi="Calibri" w:cs="Calibri"/>
          <w:color w:val="000000"/>
          <w:sz w:val="22"/>
          <w:szCs w:val="22"/>
          <w:u w:color="000000"/>
          <w:bdr w:val="nil"/>
          <w:vertAlign w:val="superscript"/>
          <w:lang w:val="en-US"/>
        </w:rPr>
        <w:t>†</w:t>
      </w:r>
      <w:r>
        <w:rPr>
          <w:rFonts w:ascii="Calibri" w:eastAsia="Arial Unicode MS" w:hAnsi="Calibri" w:cs="Calibri"/>
          <w:color w:val="000000"/>
          <w:sz w:val="22"/>
          <w:szCs w:val="22"/>
          <w:u w:color="000000"/>
          <w:bdr w:val="nil"/>
          <w:lang w:val="en-US"/>
        </w:rPr>
        <w:t>Reported for 30 October</w:t>
      </w:r>
    </w:p>
    <w:p w:rsidR="00E04AB8" w:rsidRDefault="001138E8" w:rsidP="001138E8">
      <w:r>
        <w:rPr>
          <w:rFonts w:ascii="Calibri" w:hAnsi="Calibri" w:cs="Calibri"/>
          <w:sz w:val="22"/>
          <w:szCs w:val="22"/>
          <w:vertAlign w:val="superscript"/>
        </w:rPr>
        <w:t>‡</w:t>
      </w:r>
      <w:r>
        <w:rPr>
          <w:rFonts w:ascii="Calibri" w:hAnsi="Calibri" w:cs="Calibri"/>
          <w:sz w:val="22"/>
          <w:szCs w:val="22"/>
        </w:rPr>
        <w:t>Amongst 54.4 million participants, representing 96% of the population of England.</w:t>
      </w:r>
    </w:p>
    <w:sectPr w:rsidR="00E04AB8" w:rsidSect="00D6491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dvTimes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Helvetica Neue">
    <w:altName w:val="Corbel"/>
    <w:charset w:val="00"/>
    <w:family w:val="auto"/>
    <w:pitch w:val="variable"/>
    <w:sig w:usb0="E50002FF" w:usb1="500079DB" w:usb2="00000010" w:usb3="00000000" w:csb0="00000001" w:csb1="00000000"/>
  </w:font>
  <w:font w:name="Gill Sans MT">
    <w:altName w:val="Bahnschrift Light"/>
    <w:charset w:val="4D"/>
    <w:family w:val="swiss"/>
    <w:pitch w:val="variable"/>
    <w:sig w:usb0="00000003" w:usb1="00000000" w:usb2="00000000" w:usb3="00000000" w:csb0="00000003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6D1B7E"/>
    <w:multiLevelType w:val="hybridMultilevel"/>
    <w:tmpl w:val="DB4C9E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344CCB"/>
    <w:multiLevelType w:val="hybridMultilevel"/>
    <w:tmpl w:val="B030B960"/>
    <w:lvl w:ilvl="0" w:tplc="B99C3E98">
      <w:numFmt w:val="bullet"/>
      <w:lvlText w:val="-"/>
      <w:lvlJc w:val="left"/>
      <w:pPr>
        <w:ind w:left="720" w:hanging="360"/>
      </w:pPr>
      <w:rPr>
        <w:rFonts w:ascii="AdvTimes" w:eastAsiaTheme="minorHAnsi" w:hAnsi="AdvTimes" w:cs="AdvTime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220808"/>
    <w:multiLevelType w:val="hybridMultilevel"/>
    <w:tmpl w:val="474805E4"/>
    <w:numStyleLink w:val="ImportedStyle4"/>
  </w:abstractNum>
  <w:abstractNum w:abstractNumId="3" w15:restartNumberingAfterBreak="0">
    <w:nsid w:val="0BB266D1"/>
    <w:multiLevelType w:val="hybridMultilevel"/>
    <w:tmpl w:val="676C10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B9421E"/>
    <w:multiLevelType w:val="hybridMultilevel"/>
    <w:tmpl w:val="DD22E042"/>
    <w:lvl w:ilvl="0" w:tplc="23F84B5E">
      <w:start w:val="1"/>
      <w:numFmt w:val="lowerRoman"/>
      <w:lvlText w:val="(%1)"/>
      <w:lvlJc w:val="left"/>
      <w:pPr>
        <w:ind w:left="1059" w:hanging="720"/>
      </w:pPr>
      <w:rPr>
        <w:rFonts w:eastAsia="Calibri" w:cs="Calibri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19" w:hanging="360"/>
      </w:pPr>
    </w:lvl>
    <w:lvl w:ilvl="2" w:tplc="0809001B" w:tentative="1">
      <w:start w:val="1"/>
      <w:numFmt w:val="lowerRoman"/>
      <w:lvlText w:val="%3."/>
      <w:lvlJc w:val="right"/>
      <w:pPr>
        <w:ind w:left="2139" w:hanging="180"/>
      </w:pPr>
    </w:lvl>
    <w:lvl w:ilvl="3" w:tplc="0809000F" w:tentative="1">
      <w:start w:val="1"/>
      <w:numFmt w:val="decimal"/>
      <w:lvlText w:val="%4."/>
      <w:lvlJc w:val="left"/>
      <w:pPr>
        <w:ind w:left="2859" w:hanging="360"/>
      </w:pPr>
    </w:lvl>
    <w:lvl w:ilvl="4" w:tplc="08090019" w:tentative="1">
      <w:start w:val="1"/>
      <w:numFmt w:val="lowerLetter"/>
      <w:lvlText w:val="%5."/>
      <w:lvlJc w:val="left"/>
      <w:pPr>
        <w:ind w:left="3579" w:hanging="360"/>
      </w:pPr>
    </w:lvl>
    <w:lvl w:ilvl="5" w:tplc="0809001B" w:tentative="1">
      <w:start w:val="1"/>
      <w:numFmt w:val="lowerRoman"/>
      <w:lvlText w:val="%6."/>
      <w:lvlJc w:val="right"/>
      <w:pPr>
        <w:ind w:left="4299" w:hanging="180"/>
      </w:pPr>
    </w:lvl>
    <w:lvl w:ilvl="6" w:tplc="0809000F" w:tentative="1">
      <w:start w:val="1"/>
      <w:numFmt w:val="decimal"/>
      <w:lvlText w:val="%7."/>
      <w:lvlJc w:val="left"/>
      <w:pPr>
        <w:ind w:left="5019" w:hanging="360"/>
      </w:pPr>
    </w:lvl>
    <w:lvl w:ilvl="7" w:tplc="08090019" w:tentative="1">
      <w:start w:val="1"/>
      <w:numFmt w:val="lowerLetter"/>
      <w:lvlText w:val="%8."/>
      <w:lvlJc w:val="left"/>
      <w:pPr>
        <w:ind w:left="5739" w:hanging="360"/>
      </w:pPr>
    </w:lvl>
    <w:lvl w:ilvl="8" w:tplc="0809001B" w:tentative="1">
      <w:start w:val="1"/>
      <w:numFmt w:val="lowerRoman"/>
      <w:lvlText w:val="%9."/>
      <w:lvlJc w:val="right"/>
      <w:pPr>
        <w:ind w:left="6459" w:hanging="180"/>
      </w:pPr>
    </w:lvl>
  </w:abstractNum>
  <w:abstractNum w:abstractNumId="5" w15:restartNumberingAfterBreak="0">
    <w:nsid w:val="0CE97B2E"/>
    <w:multiLevelType w:val="hybridMultilevel"/>
    <w:tmpl w:val="F2788E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41278B"/>
    <w:multiLevelType w:val="hybridMultilevel"/>
    <w:tmpl w:val="85D832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2A0371"/>
    <w:multiLevelType w:val="hybridMultilevel"/>
    <w:tmpl w:val="4530D560"/>
    <w:styleLink w:val="ImportedStyle6"/>
    <w:lvl w:ilvl="0" w:tplc="4C000CD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2C4E410">
      <w:start w:val="1"/>
      <w:numFmt w:val="bullet"/>
      <w:lvlText w:val="·"/>
      <w:lvlJc w:val="left"/>
      <w:pPr>
        <w:ind w:left="14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C6AE8400">
      <w:start w:val="1"/>
      <w:numFmt w:val="bullet"/>
      <w:lvlText w:val="·"/>
      <w:lvlJc w:val="left"/>
      <w:pPr>
        <w:ind w:left="216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759681BC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A85C66C8">
      <w:start w:val="1"/>
      <w:numFmt w:val="bullet"/>
      <w:lvlText w:val="·"/>
      <w:lvlJc w:val="left"/>
      <w:pPr>
        <w:ind w:left="36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6AA0DA20">
      <w:start w:val="1"/>
      <w:numFmt w:val="bullet"/>
      <w:lvlText w:val="·"/>
      <w:lvlJc w:val="left"/>
      <w:pPr>
        <w:ind w:left="43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821CEA7E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8946EC12">
      <w:start w:val="1"/>
      <w:numFmt w:val="bullet"/>
      <w:lvlText w:val="·"/>
      <w:lvlJc w:val="left"/>
      <w:pPr>
        <w:ind w:left="576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FE8C048C">
      <w:start w:val="1"/>
      <w:numFmt w:val="bullet"/>
      <w:lvlText w:val="·"/>
      <w:lvlJc w:val="left"/>
      <w:pPr>
        <w:ind w:left="64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8" w15:restartNumberingAfterBreak="0">
    <w:nsid w:val="10C32DA2"/>
    <w:multiLevelType w:val="hybridMultilevel"/>
    <w:tmpl w:val="B082F0B8"/>
    <w:lvl w:ilvl="0" w:tplc="38F0AA5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3932969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524F4E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EB60DC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F26420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22CF96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97667D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40075F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BFA57C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1F057E9"/>
    <w:multiLevelType w:val="hybridMultilevel"/>
    <w:tmpl w:val="4530D560"/>
    <w:numStyleLink w:val="ImportedStyle6"/>
  </w:abstractNum>
  <w:abstractNum w:abstractNumId="10" w15:restartNumberingAfterBreak="0">
    <w:nsid w:val="169D37AB"/>
    <w:multiLevelType w:val="hybridMultilevel"/>
    <w:tmpl w:val="AC526C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7106CBE"/>
    <w:multiLevelType w:val="hybridMultilevel"/>
    <w:tmpl w:val="F8CAF0EC"/>
    <w:lvl w:ilvl="0" w:tplc="BFEEAE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594A6D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E2C713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D14FA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F04A1F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8FA628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C3A6F8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242065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77E79E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76123DB"/>
    <w:multiLevelType w:val="hybridMultilevel"/>
    <w:tmpl w:val="768099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8AA5CF2"/>
    <w:multiLevelType w:val="hybridMultilevel"/>
    <w:tmpl w:val="002A8B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02C78A5"/>
    <w:multiLevelType w:val="multilevel"/>
    <w:tmpl w:val="2DFA5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281148F2"/>
    <w:multiLevelType w:val="hybridMultilevel"/>
    <w:tmpl w:val="3BC2F164"/>
    <w:lvl w:ilvl="0" w:tplc="C576F54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484685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E3E63A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6CE75A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594790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8C66F9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3B8A6C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CED2FDF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4521DD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287727E8"/>
    <w:multiLevelType w:val="hybridMultilevel"/>
    <w:tmpl w:val="474805E4"/>
    <w:styleLink w:val="ImportedStyle4"/>
    <w:lvl w:ilvl="0" w:tplc="4A7E3A58">
      <w:start w:val="1"/>
      <w:numFmt w:val="bullet"/>
      <w:lvlText w:val="·"/>
      <w:lvlJc w:val="left"/>
      <w:pPr>
        <w:ind w:left="14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CF02FF5C">
      <w:start w:val="1"/>
      <w:numFmt w:val="bullet"/>
      <w:lvlText w:val="o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38B62DB2">
      <w:start w:val="1"/>
      <w:numFmt w:val="bullet"/>
      <w:lvlText w:val="▪"/>
      <w:lvlJc w:val="left"/>
      <w:pPr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0D2B262">
      <w:start w:val="1"/>
      <w:numFmt w:val="bullet"/>
      <w:lvlText w:val="·"/>
      <w:lvlJc w:val="left"/>
      <w:pPr>
        <w:ind w:left="36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0B88DBAC">
      <w:start w:val="1"/>
      <w:numFmt w:val="bullet"/>
      <w:lvlText w:val="o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D11846E0">
      <w:start w:val="1"/>
      <w:numFmt w:val="bullet"/>
      <w:lvlText w:val="▪"/>
      <w:lvlJc w:val="left"/>
      <w:pPr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CD2E212">
      <w:start w:val="1"/>
      <w:numFmt w:val="bullet"/>
      <w:lvlText w:val="·"/>
      <w:lvlJc w:val="left"/>
      <w:pPr>
        <w:ind w:left="576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53A673E4">
      <w:start w:val="1"/>
      <w:numFmt w:val="bullet"/>
      <w:lvlText w:val="o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49CAD5E">
      <w:start w:val="1"/>
      <w:numFmt w:val="bullet"/>
      <w:lvlText w:val="▪"/>
      <w:lvlJc w:val="left"/>
      <w:pPr>
        <w:ind w:left="72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28B85A20"/>
    <w:multiLevelType w:val="hybridMultilevel"/>
    <w:tmpl w:val="B07C3B2E"/>
    <w:numStyleLink w:val="ImportedStyle2"/>
  </w:abstractNum>
  <w:abstractNum w:abstractNumId="18" w15:restartNumberingAfterBreak="0">
    <w:nsid w:val="2936263F"/>
    <w:multiLevelType w:val="hybridMultilevel"/>
    <w:tmpl w:val="F074550E"/>
    <w:lvl w:ilvl="0" w:tplc="AB06A42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82D5E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5C08E6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CF897B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914E94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7443E5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4503E2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DB210C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B0819F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2AD13D7C"/>
    <w:multiLevelType w:val="multilevel"/>
    <w:tmpl w:val="186AFE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0" w15:restartNumberingAfterBreak="0">
    <w:nsid w:val="30462225"/>
    <w:multiLevelType w:val="hybridMultilevel"/>
    <w:tmpl w:val="4F7A52A0"/>
    <w:styleLink w:val="ImportedStyle1"/>
    <w:lvl w:ilvl="0" w:tplc="5D423218">
      <w:start w:val="1"/>
      <w:numFmt w:val="lowerLetter"/>
      <w:lvlText w:val="(%1)"/>
      <w:lvlJc w:val="left"/>
      <w:pPr>
        <w:ind w:left="18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151C139E">
      <w:start w:val="1"/>
      <w:numFmt w:val="lowerLetter"/>
      <w:lvlText w:val="%2."/>
      <w:lvlJc w:val="left"/>
      <w:pPr>
        <w:ind w:left="25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4C6D80A">
      <w:start w:val="1"/>
      <w:numFmt w:val="lowerRoman"/>
      <w:lvlText w:val="%3."/>
      <w:lvlJc w:val="left"/>
      <w:pPr>
        <w:ind w:left="3240" w:hanging="30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8684097A">
      <w:start w:val="1"/>
      <w:numFmt w:val="decimal"/>
      <w:lvlText w:val="%4."/>
      <w:lvlJc w:val="left"/>
      <w:pPr>
        <w:ind w:left="39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00DA1D0E">
      <w:start w:val="1"/>
      <w:numFmt w:val="lowerLetter"/>
      <w:lvlText w:val="%5."/>
      <w:lvlJc w:val="left"/>
      <w:pPr>
        <w:ind w:left="46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F648D4FA">
      <w:start w:val="1"/>
      <w:numFmt w:val="lowerRoman"/>
      <w:lvlText w:val="%6."/>
      <w:lvlJc w:val="left"/>
      <w:pPr>
        <w:ind w:left="5400" w:hanging="30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D2AFA9A">
      <w:start w:val="1"/>
      <w:numFmt w:val="decimal"/>
      <w:lvlText w:val="%7."/>
      <w:lvlJc w:val="left"/>
      <w:pPr>
        <w:ind w:left="61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2D8BCF8">
      <w:start w:val="1"/>
      <w:numFmt w:val="lowerLetter"/>
      <w:lvlText w:val="%8."/>
      <w:lvlJc w:val="left"/>
      <w:pPr>
        <w:ind w:left="68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EE06DF48">
      <w:start w:val="1"/>
      <w:numFmt w:val="lowerRoman"/>
      <w:lvlText w:val="%9."/>
      <w:lvlJc w:val="left"/>
      <w:pPr>
        <w:ind w:left="7560" w:hanging="30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1" w15:restartNumberingAfterBreak="0">
    <w:nsid w:val="3B3E06EF"/>
    <w:multiLevelType w:val="hybridMultilevel"/>
    <w:tmpl w:val="CACA53F4"/>
    <w:numStyleLink w:val="ImportedStyle5"/>
  </w:abstractNum>
  <w:abstractNum w:abstractNumId="22" w15:restartNumberingAfterBreak="0">
    <w:nsid w:val="3D216781"/>
    <w:multiLevelType w:val="hybridMultilevel"/>
    <w:tmpl w:val="2FDEA7B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EB737E9"/>
    <w:multiLevelType w:val="hybridMultilevel"/>
    <w:tmpl w:val="D0AE2B10"/>
    <w:numStyleLink w:val="ImportedStyle3"/>
  </w:abstractNum>
  <w:abstractNum w:abstractNumId="24" w15:restartNumberingAfterBreak="0">
    <w:nsid w:val="4470371F"/>
    <w:multiLevelType w:val="hybridMultilevel"/>
    <w:tmpl w:val="D0AE2B10"/>
    <w:styleLink w:val="ImportedStyle3"/>
    <w:lvl w:ilvl="0" w:tplc="5F6ADCF2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C9322CF2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89388ED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57ACF59E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A6AFAFC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101D98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CB481BD4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71640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C86EB520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45EB0B57"/>
    <w:multiLevelType w:val="hybridMultilevel"/>
    <w:tmpl w:val="3CF6087E"/>
    <w:lvl w:ilvl="0" w:tplc="4790BAB4">
      <w:start w:val="1"/>
      <w:numFmt w:val="lowerRoman"/>
      <w:lvlText w:val="(%1)"/>
      <w:lvlJc w:val="left"/>
      <w:pPr>
        <w:ind w:left="0" w:firstLine="0"/>
      </w:pPr>
      <w:rPr>
        <w:rFonts w:eastAsia="Arial Unicode MS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76938F2"/>
    <w:multiLevelType w:val="hybridMultilevel"/>
    <w:tmpl w:val="B07C3B2E"/>
    <w:styleLink w:val="ImportedStyle2"/>
    <w:lvl w:ilvl="0" w:tplc="A4F005AC">
      <w:start w:val="1"/>
      <w:numFmt w:val="decimal"/>
      <w:lvlText w:val="%1."/>
      <w:lvlJc w:val="left"/>
      <w:pPr>
        <w:ind w:left="10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F74CB77A">
      <w:start w:val="1"/>
      <w:numFmt w:val="lowerLetter"/>
      <w:lvlText w:val="%2."/>
      <w:lvlJc w:val="left"/>
      <w:pPr>
        <w:ind w:left="18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53B820F0">
      <w:start w:val="1"/>
      <w:numFmt w:val="lowerRoman"/>
      <w:lvlText w:val="%3."/>
      <w:lvlJc w:val="left"/>
      <w:pPr>
        <w:ind w:left="2520" w:hanging="30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03843F5A">
      <w:start w:val="1"/>
      <w:numFmt w:val="decimal"/>
      <w:lvlText w:val="%4."/>
      <w:lvlJc w:val="left"/>
      <w:pPr>
        <w:ind w:left="32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BE4A8F74">
      <w:start w:val="1"/>
      <w:numFmt w:val="lowerLetter"/>
      <w:lvlText w:val="%5."/>
      <w:lvlJc w:val="left"/>
      <w:pPr>
        <w:ind w:left="39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EBCC861C">
      <w:start w:val="1"/>
      <w:numFmt w:val="lowerRoman"/>
      <w:lvlText w:val="%6."/>
      <w:lvlJc w:val="left"/>
      <w:pPr>
        <w:ind w:left="4680" w:hanging="30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EB2A544">
      <w:start w:val="1"/>
      <w:numFmt w:val="decimal"/>
      <w:lvlText w:val="%7."/>
      <w:lvlJc w:val="left"/>
      <w:pPr>
        <w:ind w:left="54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40497B8">
      <w:start w:val="1"/>
      <w:numFmt w:val="lowerLetter"/>
      <w:lvlText w:val="%8."/>
      <w:lvlJc w:val="left"/>
      <w:pPr>
        <w:ind w:left="61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122C9354">
      <w:start w:val="1"/>
      <w:numFmt w:val="lowerRoman"/>
      <w:lvlText w:val="%9."/>
      <w:lvlJc w:val="left"/>
      <w:pPr>
        <w:ind w:left="6840" w:hanging="30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7" w15:restartNumberingAfterBreak="0">
    <w:nsid w:val="49D8276D"/>
    <w:multiLevelType w:val="multilevel"/>
    <w:tmpl w:val="4F7A52A0"/>
    <w:numStyleLink w:val="ImportedStyle1"/>
  </w:abstractNum>
  <w:abstractNum w:abstractNumId="28" w15:restartNumberingAfterBreak="0">
    <w:nsid w:val="5C975014"/>
    <w:multiLevelType w:val="hybridMultilevel"/>
    <w:tmpl w:val="CA34AC6C"/>
    <w:lvl w:ilvl="0" w:tplc="CEA29DEE">
      <w:numFmt w:val="bullet"/>
      <w:lvlText w:val="•"/>
      <w:lvlJc w:val="left"/>
      <w:pPr>
        <w:ind w:left="1440" w:hanging="720"/>
      </w:pPr>
      <w:rPr>
        <w:rFonts w:ascii="Arial" w:eastAsia="MS Mincho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9E679E0"/>
    <w:multiLevelType w:val="hybridMultilevel"/>
    <w:tmpl w:val="CACA53F4"/>
    <w:styleLink w:val="ImportedStyle5"/>
    <w:lvl w:ilvl="0" w:tplc="27A8A674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2A52FFDE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7F369EB6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283290F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2A5A117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4626B6B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B142A2BE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444DC7C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02024EF2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20"/>
  </w:num>
  <w:num w:numId="2">
    <w:abstractNumId w:val="27"/>
  </w:num>
  <w:num w:numId="3">
    <w:abstractNumId w:val="26"/>
  </w:num>
  <w:num w:numId="4">
    <w:abstractNumId w:val="17"/>
  </w:num>
  <w:num w:numId="5">
    <w:abstractNumId w:val="24"/>
  </w:num>
  <w:num w:numId="6">
    <w:abstractNumId w:val="23"/>
  </w:num>
  <w:num w:numId="7">
    <w:abstractNumId w:val="16"/>
  </w:num>
  <w:num w:numId="8">
    <w:abstractNumId w:val="2"/>
  </w:num>
  <w:num w:numId="9">
    <w:abstractNumId w:val="29"/>
  </w:num>
  <w:num w:numId="10">
    <w:abstractNumId w:val="21"/>
  </w:num>
  <w:num w:numId="11">
    <w:abstractNumId w:val="7"/>
  </w:num>
  <w:num w:numId="12">
    <w:abstractNumId w:val="9"/>
  </w:num>
  <w:num w:numId="13">
    <w:abstractNumId w:val="8"/>
  </w:num>
  <w:num w:numId="14">
    <w:abstractNumId w:val="0"/>
  </w:num>
  <w:num w:numId="15">
    <w:abstractNumId w:val="19"/>
  </w:num>
  <w:num w:numId="16">
    <w:abstractNumId w:val="3"/>
  </w:num>
  <w:num w:numId="17">
    <w:abstractNumId w:val="5"/>
  </w:num>
  <w:num w:numId="18">
    <w:abstractNumId w:val="11"/>
  </w:num>
  <w:num w:numId="19">
    <w:abstractNumId w:val="14"/>
  </w:num>
  <w:num w:numId="20">
    <w:abstractNumId w:val="6"/>
  </w:num>
  <w:num w:numId="21">
    <w:abstractNumId w:val="12"/>
  </w:num>
  <w:num w:numId="22">
    <w:abstractNumId w:val="15"/>
  </w:num>
  <w:num w:numId="23">
    <w:abstractNumId w:val="1"/>
  </w:num>
  <w:num w:numId="24">
    <w:abstractNumId w:val="18"/>
  </w:num>
  <w:num w:numId="25">
    <w:abstractNumId w:val="13"/>
  </w:num>
  <w:num w:numId="26">
    <w:abstractNumId w:val="10"/>
  </w:num>
  <w:num w:numId="27">
    <w:abstractNumId w:val="28"/>
  </w:num>
  <w:num w:numId="28">
    <w:abstractNumId w:val="22"/>
  </w:num>
  <w:num w:numId="29">
    <w:abstractNumId w:val="25"/>
  </w:num>
  <w:num w:numId="3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125C"/>
    <w:rsid w:val="0005125C"/>
    <w:rsid w:val="001138E8"/>
    <w:rsid w:val="00176BE0"/>
    <w:rsid w:val="001B7215"/>
    <w:rsid w:val="007F37E0"/>
    <w:rsid w:val="00A020C1"/>
    <w:rsid w:val="00B2437A"/>
    <w:rsid w:val="00CE18C9"/>
    <w:rsid w:val="00D64911"/>
    <w:rsid w:val="00E04AB8"/>
    <w:rsid w:val="00EC07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BDBD41"/>
  <w15:chartTrackingRefBased/>
  <w15:docId w15:val="{9C0689DD-4622-4548-95C0-7DF07A8341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5125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5125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05125C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5125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125C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05125C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05125C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eastAsia="en-GB"/>
    </w:rPr>
  </w:style>
  <w:style w:type="character" w:styleId="Hyperlink">
    <w:name w:val="Hyperlink"/>
    <w:uiPriority w:val="99"/>
    <w:rsid w:val="0005125C"/>
    <w:rPr>
      <w:u w:val="single"/>
    </w:rPr>
  </w:style>
  <w:style w:type="paragraph" w:customStyle="1" w:styleId="HeaderFooter">
    <w:name w:val="Header &amp; Footer"/>
    <w:rsid w:val="0005125C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  <w:spacing w:after="0" w:line="240" w:lineRule="auto"/>
    </w:pPr>
    <w:rPr>
      <w:rFonts w:ascii="Helvetica Neue" w:eastAsia="Arial Unicode MS" w:hAnsi="Helvetica Neue" w:cs="Arial Unicode MS"/>
      <w:color w:val="000000"/>
      <w:sz w:val="24"/>
      <w:szCs w:val="24"/>
      <w:bdr w:val="nil"/>
      <w:lang w:eastAsia="en-GB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rsid w:val="0005125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Arial Unicode MS" w:hAnsi="Calibri" w:cs="Arial Unicode MS"/>
      <w:color w:val="000000"/>
      <w:sz w:val="24"/>
      <w:szCs w:val="24"/>
      <w:u w:color="000000"/>
      <w:bdr w:val="nil"/>
      <w:lang w:val="en-US" w:eastAsia="en-GB"/>
      <w14:textOutline w14:w="12700" w14:cap="flat" w14:cmpd="sng" w14:algn="ctr">
        <w14:noFill/>
        <w14:prstDash w14:val="solid"/>
        <w14:miter w14:lim="400000"/>
      </w14:textOutline>
    </w:rPr>
  </w:style>
  <w:style w:type="paragraph" w:styleId="NormalWeb">
    <w:name w:val="Normal (Web)"/>
    <w:uiPriority w:val="99"/>
    <w:rsid w:val="0005125C"/>
    <w:pPr>
      <w:pBdr>
        <w:top w:val="nil"/>
        <w:left w:val="nil"/>
        <w:bottom w:val="nil"/>
        <w:right w:val="nil"/>
        <w:between w:val="nil"/>
        <w:bar w:val="nil"/>
      </w:pBdr>
      <w:spacing w:before="100" w:after="100" w:line="240" w:lineRule="auto"/>
    </w:pPr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  <w:lang w:val="en-US" w:eastAsia="en-GB"/>
    </w:rPr>
  </w:style>
  <w:style w:type="paragraph" w:styleId="ListParagraph">
    <w:name w:val="List Paragraph"/>
    <w:uiPriority w:val="34"/>
    <w:qFormat/>
    <w:rsid w:val="0005125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  <w:ind w:left="720"/>
    </w:pPr>
    <w:rPr>
      <w:rFonts w:ascii="Calibri" w:eastAsia="Arial Unicode MS" w:hAnsi="Calibri" w:cs="Arial Unicode MS"/>
      <w:color w:val="000000"/>
      <w:sz w:val="24"/>
      <w:szCs w:val="24"/>
      <w:u w:color="000000"/>
      <w:bdr w:val="nil"/>
      <w:lang w:val="en-US" w:eastAsia="en-GB"/>
    </w:rPr>
  </w:style>
  <w:style w:type="numbering" w:customStyle="1" w:styleId="ImportedStyle1">
    <w:name w:val="Imported Style 1"/>
    <w:rsid w:val="0005125C"/>
    <w:pPr>
      <w:numPr>
        <w:numId w:val="1"/>
      </w:numPr>
    </w:pPr>
  </w:style>
  <w:style w:type="numbering" w:customStyle="1" w:styleId="ImportedStyle2">
    <w:name w:val="Imported Style 2"/>
    <w:rsid w:val="0005125C"/>
    <w:pPr>
      <w:numPr>
        <w:numId w:val="3"/>
      </w:numPr>
    </w:pPr>
  </w:style>
  <w:style w:type="paragraph" w:customStyle="1" w:styleId="Default">
    <w:name w:val="Default"/>
    <w:rsid w:val="0005125C"/>
    <w:pPr>
      <w:pBdr>
        <w:top w:val="nil"/>
        <w:left w:val="nil"/>
        <w:bottom w:val="nil"/>
        <w:right w:val="nil"/>
        <w:between w:val="nil"/>
        <w:bar w:val="nil"/>
      </w:pBdr>
      <w:spacing w:before="160" w:after="0" w:line="240" w:lineRule="auto"/>
    </w:pPr>
    <w:rPr>
      <w:rFonts w:ascii="Helvetica Neue" w:eastAsia="Helvetica Neue" w:hAnsi="Helvetica Neue" w:cs="Helvetica Neue"/>
      <w:color w:val="000000"/>
      <w:sz w:val="24"/>
      <w:szCs w:val="24"/>
      <w:u w:color="000000"/>
      <w:bdr w:val="nil"/>
      <w:lang w:val="en-US" w:eastAsia="en-GB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Body">
    <w:name w:val="Body"/>
    <w:rsid w:val="0005125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  <w:lang w:val="en-US" w:eastAsia="en-GB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B">
    <w:name w:val="Body B"/>
    <w:rsid w:val="0005125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  <w:lang w:val="en-US" w:eastAsia="en-GB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ImportedStyle3">
    <w:name w:val="Imported Style 3"/>
    <w:rsid w:val="0005125C"/>
    <w:pPr>
      <w:numPr>
        <w:numId w:val="5"/>
      </w:numPr>
    </w:pPr>
  </w:style>
  <w:style w:type="numbering" w:customStyle="1" w:styleId="ImportedStyle4">
    <w:name w:val="Imported Style 4"/>
    <w:rsid w:val="0005125C"/>
    <w:pPr>
      <w:numPr>
        <w:numId w:val="7"/>
      </w:numPr>
    </w:pPr>
  </w:style>
  <w:style w:type="numbering" w:customStyle="1" w:styleId="ImportedStyle5">
    <w:name w:val="Imported Style 5"/>
    <w:rsid w:val="0005125C"/>
    <w:pPr>
      <w:numPr>
        <w:numId w:val="9"/>
      </w:numPr>
    </w:pPr>
  </w:style>
  <w:style w:type="numbering" w:customStyle="1" w:styleId="ImportedStyle6">
    <w:name w:val="Imported Style 6"/>
    <w:rsid w:val="0005125C"/>
    <w:pPr>
      <w:numPr>
        <w:numId w:val="11"/>
      </w:numPr>
    </w:pPr>
  </w:style>
  <w:style w:type="table" w:styleId="TableGrid">
    <w:name w:val="Table Grid"/>
    <w:basedOn w:val="TableNormal"/>
    <w:uiPriority w:val="39"/>
    <w:rsid w:val="0005125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05125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5125C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05125C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125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25C"/>
    <w:rPr>
      <w:rFonts w:ascii="Times New Roman" w:eastAsia="Times New Roman" w:hAnsi="Times New Roman" w:cs="Times New Roman"/>
      <w:sz w:val="18"/>
      <w:szCs w:val="18"/>
      <w:lang w:eastAsia="en-GB"/>
    </w:rPr>
  </w:style>
  <w:style w:type="character" w:customStyle="1" w:styleId="apple-converted-space">
    <w:name w:val="apple-converted-space"/>
    <w:basedOn w:val="DefaultParagraphFont"/>
    <w:rsid w:val="0005125C"/>
  </w:style>
  <w:style w:type="character" w:styleId="FollowedHyperlink">
    <w:name w:val="FollowedHyperlink"/>
    <w:basedOn w:val="DefaultParagraphFont"/>
    <w:uiPriority w:val="99"/>
    <w:semiHidden/>
    <w:unhideWhenUsed/>
    <w:rsid w:val="0005125C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05125C"/>
    <w:rPr>
      <w:i/>
      <w:iCs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5125C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12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125C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NoSpacing">
    <w:name w:val="No Spacing"/>
    <w:link w:val="NoSpacingChar"/>
    <w:uiPriority w:val="1"/>
    <w:qFormat/>
    <w:rsid w:val="0005125C"/>
    <w:pPr>
      <w:spacing w:after="0" w:line="240" w:lineRule="auto"/>
    </w:pPr>
    <w:rPr>
      <w:rFonts w:ascii="Gill Sans MT" w:hAnsi="Gill Sans MT"/>
      <w:sz w:val="24"/>
    </w:rPr>
  </w:style>
  <w:style w:type="paragraph" w:styleId="Footer">
    <w:name w:val="footer"/>
    <w:basedOn w:val="Normal"/>
    <w:link w:val="FooterChar"/>
    <w:uiPriority w:val="99"/>
    <w:unhideWhenUsed/>
    <w:rsid w:val="0005125C"/>
    <w:pPr>
      <w:tabs>
        <w:tab w:val="center" w:pos="4513"/>
        <w:tab w:val="right" w:pos="9026"/>
      </w:tabs>
      <w:jc w:val="both"/>
    </w:pPr>
    <w:rPr>
      <w:rFonts w:ascii="Gill Sans MT" w:eastAsiaTheme="minorHAnsi" w:hAnsi="Gill Sans MT" w:cstheme="minorBidi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05125C"/>
    <w:rPr>
      <w:rFonts w:ascii="Gill Sans MT" w:hAnsi="Gill Sans MT"/>
      <w:sz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05125C"/>
    <w:rPr>
      <w:rFonts w:ascii="Gill Sans MT" w:hAnsi="Gill Sans MT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05125C"/>
  </w:style>
  <w:style w:type="paragraph" w:styleId="Header">
    <w:name w:val="header"/>
    <w:basedOn w:val="Normal"/>
    <w:link w:val="HeaderChar"/>
    <w:uiPriority w:val="99"/>
    <w:unhideWhenUsed/>
    <w:rsid w:val="0005125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125C"/>
    <w:rPr>
      <w:rFonts w:ascii="Times New Roman" w:eastAsia="Times New Roman" w:hAnsi="Times New Roman" w:cs="Times New Roman"/>
      <w:sz w:val="24"/>
      <w:szCs w:val="24"/>
      <w:lang w:eastAsia="en-GB"/>
    </w:rPr>
  </w:style>
  <w:style w:type="table" w:customStyle="1" w:styleId="TableGrid1">
    <w:name w:val="Table Grid1"/>
    <w:basedOn w:val="TableNormal"/>
    <w:next w:val="TableGrid"/>
    <w:uiPriority w:val="39"/>
    <w:rsid w:val="00D6491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TableGrid2">
    <w:name w:val="Table Grid2"/>
    <w:basedOn w:val="TableNormal"/>
    <w:next w:val="TableGrid"/>
    <w:uiPriority w:val="39"/>
    <w:rsid w:val="00D6491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TableGrid3">
    <w:name w:val="Table Grid3"/>
    <w:basedOn w:val="TableNormal"/>
    <w:next w:val="TableGrid"/>
    <w:uiPriority w:val="39"/>
    <w:rsid w:val="00D6491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numbering" w:customStyle="1" w:styleId="NoList1">
    <w:name w:val="No List1"/>
    <w:next w:val="NoList"/>
    <w:uiPriority w:val="99"/>
    <w:semiHidden/>
    <w:unhideWhenUsed/>
    <w:rsid w:val="00D64911"/>
  </w:style>
  <w:style w:type="numbering" w:customStyle="1" w:styleId="ImportedStyle11">
    <w:name w:val="Imported Style 11"/>
    <w:rsid w:val="00D64911"/>
    <w:pPr>
      <w:numPr>
        <w:numId w:val="1"/>
      </w:numPr>
    </w:pPr>
  </w:style>
  <w:style w:type="numbering" w:customStyle="1" w:styleId="ImportedStyle21">
    <w:name w:val="Imported Style 21"/>
    <w:rsid w:val="00D64911"/>
    <w:pPr>
      <w:numPr>
        <w:numId w:val="3"/>
      </w:numPr>
    </w:pPr>
  </w:style>
  <w:style w:type="numbering" w:customStyle="1" w:styleId="ImportedStyle31">
    <w:name w:val="Imported Style 31"/>
    <w:rsid w:val="00D64911"/>
    <w:pPr>
      <w:numPr>
        <w:numId w:val="5"/>
      </w:numPr>
    </w:pPr>
  </w:style>
  <w:style w:type="numbering" w:customStyle="1" w:styleId="ImportedStyle41">
    <w:name w:val="Imported Style 41"/>
    <w:rsid w:val="00D64911"/>
    <w:pPr>
      <w:numPr>
        <w:numId w:val="7"/>
      </w:numPr>
    </w:pPr>
  </w:style>
  <w:style w:type="numbering" w:customStyle="1" w:styleId="ImportedStyle51">
    <w:name w:val="Imported Style 51"/>
    <w:rsid w:val="00D64911"/>
    <w:pPr>
      <w:numPr>
        <w:numId w:val="9"/>
      </w:numPr>
    </w:pPr>
  </w:style>
  <w:style w:type="numbering" w:customStyle="1" w:styleId="ImportedStyle61">
    <w:name w:val="Imported Style 61"/>
    <w:rsid w:val="00D64911"/>
    <w:pPr>
      <w:numPr>
        <w:numId w:val="11"/>
      </w:numPr>
    </w:pPr>
  </w:style>
  <w:style w:type="table" w:customStyle="1" w:styleId="TableGrid4">
    <w:name w:val="Table Grid4"/>
    <w:basedOn w:val="TableNormal"/>
    <w:next w:val="TableGrid"/>
    <w:uiPriority w:val="39"/>
    <w:rsid w:val="00D6491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numbering" w:customStyle="1" w:styleId="NoList2">
    <w:name w:val="No List2"/>
    <w:next w:val="NoList"/>
    <w:uiPriority w:val="99"/>
    <w:semiHidden/>
    <w:unhideWhenUsed/>
    <w:rsid w:val="00D64911"/>
  </w:style>
  <w:style w:type="numbering" w:customStyle="1" w:styleId="ImportedStyle12">
    <w:name w:val="Imported Style 12"/>
    <w:rsid w:val="00D64911"/>
    <w:pPr>
      <w:numPr>
        <w:numId w:val="1"/>
      </w:numPr>
    </w:pPr>
  </w:style>
  <w:style w:type="numbering" w:customStyle="1" w:styleId="ImportedStyle22">
    <w:name w:val="Imported Style 22"/>
    <w:rsid w:val="00D64911"/>
    <w:pPr>
      <w:numPr>
        <w:numId w:val="3"/>
      </w:numPr>
    </w:pPr>
  </w:style>
  <w:style w:type="numbering" w:customStyle="1" w:styleId="ImportedStyle32">
    <w:name w:val="Imported Style 32"/>
    <w:rsid w:val="00D64911"/>
    <w:pPr>
      <w:numPr>
        <w:numId w:val="5"/>
      </w:numPr>
    </w:pPr>
  </w:style>
  <w:style w:type="numbering" w:customStyle="1" w:styleId="ImportedStyle42">
    <w:name w:val="Imported Style 42"/>
    <w:rsid w:val="00D64911"/>
    <w:pPr>
      <w:numPr>
        <w:numId w:val="7"/>
      </w:numPr>
    </w:pPr>
  </w:style>
  <w:style w:type="numbering" w:customStyle="1" w:styleId="ImportedStyle52">
    <w:name w:val="Imported Style 52"/>
    <w:rsid w:val="00D64911"/>
    <w:pPr>
      <w:numPr>
        <w:numId w:val="9"/>
      </w:numPr>
    </w:pPr>
  </w:style>
  <w:style w:type="numbering" w:customStyle="1" w:styleId="ImportedStyle62">
    <w:name w:val="Imported Style 62"/>
    <w:rsid w:val="00D64911"/>
    <w:pPr>
      <w:numPr>
        <w:numId w:val="11"/>
      </w:numPr>
    </w:pPr>
  </w:style>
  <w:style w:type="table" w:customStyle="1" w:styleId="TableGrid5">
    <w:name w:val="Table Grid5"/>
    <w:basedOn w:val="TableNormal"/>
    <w:next w:val="TableGrid"/>
    <w:uiPriority w:val="39"/>
    <w:rsid w:val="00D6491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8</Pages>
  <Words>33033</Words>
  <Characters>188293</Characters>
  <Application>Microsoft Office Word</Application>
  <DocSecurity>0</DocSecurity>
  <Lines>1569</Lines>
  <Paragraphs>4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2208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DLOW Catherine</dc:creator>
  <cp:keywords/>
  <dc:description/>
  <cp:lastModifiedBy>SUDLOW Catherine</cp:lastModifiedBy>
  <cp:revision>2</cp:revision>
  <dcterms:created xsi:type="dcterms:W3CDTF">2021-02-22T18:21:00Z</dcterms:created>
  <dcterms:modified xsi:type="dcterms:W3CDTF">2021-02-22T18:21:00Z</dcterms:modified>
</cp:coreProperties>
</file>